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76F9CF6" w14:textId="77810E8D" w:rsidR="00A77B3E" w:rsidRPr="006E60CC" w:rsidRDefault="00F40985" w:rsidP="006E60CC">
      <w:pPr>
        <w:spacing w:line="360" w:lineRule="auto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b/>
          <w:color w:val="000000"/>
        </w:rPr>
        <w:t>Name</w:t>
      </w:r>
      <w:r w:rsidR="00B30608" w:rsidRPr="006E60C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color w:val="000000"/>
        </w:rPr>
        <w:t>Journal:</w:t>
      </w:r>
      <w:r w:rsidR="00B30608" w:rsidRPr="006E60C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color w:val="000000"/>
        </w:rPr>
        <w:t>World</w:t>
      </w:r>
      <w:r w:rsidR="00B30608" w:rsidRPr="006E60CC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color w:val="000000"/>
        </w:rPr>
        <w:t>Journal</w:t>
      </w:r>
      <w:r w:rsidR="00B30608" w:rsidRPr="006E60CC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color w:val="000000"/>
        </w:rPr>
        <w:t>Gastrointestinal</w:t>
      </w:r>
      <w:r w:rsidR="00B30608" w:rsidRPr="006E60CC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color w:val="000000"/>
        </w:rPr>
        <w:t>Endoscopy</w:t>
      </w:r>
    </w:p>
    <w:p w14:paraId="0FE57E8F" w14:textId="1507A2DD" w:rsidR="00A77B3E" w:rsidRPr="006E60CC" w:rsidRDefault="001B312D" w:rsidP="006E60CC">
      <w:pPr>
        <w:spacing w:line="360" w:lineRule="auto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b/>
          <w:color w:val="000000"/>
        </w:rPr>
        <w:t>Manuscript</w:t>
      </w:r>
      <w:r w:rsidR="00B30608" w:rsidRPr="006E60C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color w:val="000000"/>
        </w:rPr>
        <w:t>NO:</w:t>
      </w:r>
      <w:r w:rsidR="00B30608" w:rsidRPr="006E60C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81165</w:t>
      </w:r>
    </w:p>
    <w:p w14:paraId="7234EAB8" w14:textId="4EDFA1CF" w:rsidR="00A77B3E" w:rsidRPr="006E60CC" w:rsidRDefault="001B312D" w:rsidP="006E60CC">
      <w:pPr>
        <w:spacing w:line="360" w:lineRule="auto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b/>
          <w:color w:val="000000"/>
        </w:rPr>
        <w:t>Manuscript</w:t>
      </w:r>
      <w:r w:rsidR="00B30608" w:rsidRPr="006E60C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color w:val="000000"/>
        </w:rPr>
        <w:t>Type:</w:t>
      </w:r>
      <w:r w:rsidR="00B30608" w:rsidRPr="006E60C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VIEW</w:t>
      </w:r>
    </w:p>
    <w:p w14:paraId="731D8C94" w14:textId="77777777" w:rsidR="00A77B3E" w:rsidRPr="006E60CC" w:rsidRDefault="00A77B3E" w:rsidP="006E60CC">
      <w:pPr>
        <w:spacing w:line="360" w:lineRule="auto"/>
        <w:jc w:val="both"/>
        <w:rPr>
          <w:rFonts w:ascii="Book Antiqua" w:hAnsi="Book Antiqua"/>
        </w:rPr>
      </w:pPr>
    </w:p>
    <w:p w14:paraId="4FA6EDCB" w14:textId="42B5FEE8" w:rsidR="00A77B3E" w:rsidRPr="006E60CC" w:rsidRDefault="001B312D" w:rsidP="006E60CC">
      <w:pPr>
        <w:spacing w:line="360" w:lineRule="auto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b/>
          <w:color w:val="000000"/>
        </w:rPr>
        <w:t>Gastroesophageal</w:t>
      </w:r>
      <w:r w:rsidR="00B30608" w:rsidRPr="006E60C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color w:val="000000"/>
        </w:rPr>
        <w:t>disease</w:t>
      </w:r>
      <w:r w:rsidR="00B30608" w:rsidRPr="006E60C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color w:val="000000"/>
        </w:rPr>
        <w:t>children:</w:t>
      </w:r>
      <w:r w:rsidR="00B30608" w:rsidRPr="006E60CC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346306" w:rsidRPr="006E60CC">
        <w:rPr>
          <w:rFonts w:ascii="Book Antiqua" w:eastAsia="Book Antiqua" w:hAnsi="Book Antiqua" w:cs="Book Antiqua"/>
          <w:b/>
          <w:color w:val="000000"/>
        </w:rPr>
        <w:t>W</w:t>
      </w:r>
      <w:r w:rsidRPr="006E60CC">
        <w:rPr>
          <w:rFonts w:ascii="Book Antiqua" w:eastAsia="Book Antiqua" w:hAnsi="Book Antiqua" w:cs="Book Antiqua"/>
          <w:b/>
          <w:color w:val="000000"/>
        </w:rPr>
        <w:t>hat</w:t>
      </w:r>
      <w:r w:rsidR="009F2496" w:rsidRPr="006E60CC">
        <w:rPr>
          <w:rFonts w:ascii="Book Antiqua" w:eastAsia="Book Antiqua" w:hAnsi="Book Antiqua" w:cs="Book Antiqua"/>
          <w:b/>
          <w:color w:val="000000"/>
        </w:rPr>
        <w:t>’</w:t>
      </w:r>
      <w:r w:rsidRPr="006E60CC">
        <w:rPr>
          <w:rFonts w:ascii="Book Antiqua" w:eastAsia="Book Antiqua" w:hAnsi="Book Antiqua" w:cs="Book Antiqua"/>
          <w:b/>
          <w:color w:val="000000"/>
        </w:rPr>
        <w:t>s</w:t>
      </w:r>
      <w:r w:rsidR="00B30608" w:rsidRPr="006E60C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color w:val="000000"/>
        </w:rPr>
        <w:t>new</w:t>
      </w:r>
      <w:r w:rsidR="00B30608" w:rsidRPr="006E60C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color w:val="000000"/>
        </w:rPr>
        <w:t>right</w:t>
      </w:r>
      <w:r w:rsidR="00B30608" w:rsidRPr="006E60C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color w:val="000000"/>
        </w:rPr>
        <w:t>now?</w:t>
      </w:r>
    </w:p>
    <w:p w14:paraId="51FD7177" w14:textId="77777777" w:rsidR="00A77B3E" w:rsidRPr="006E60CC" w:rsidRDefault="00A77B3E" w:rsidP="006E60CC">
      <w:pPr>
        <w:spacing w:line="360" w:lineRule="auto"/>
        <w:jc w:val="both"/>
        <w:rPr>
          <w:rFonts w:ascii="Book Antiqua" w:hAnsi="Book Antiqua"/>
        </w:rPr>
      </w:pPr>
    </w:p>
    <w:p w14:paraId="02F6D194" w14:textId="5E6D6FC0" w:rsidR="00A77B3E" w:rsidRPr="006E60CC" w:rsidRDefault="00346306" w:rsidP="006E60CC">
      <w:pPr>
        <w:spacing w:line="360" w:lineRule="auto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color w:val="000000"/>
        </w:rPr>
        <w:t>Sintusek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宋体" w:hAnsi="Book Antiqua" w:cs="宋体"/>
          <w:i/>
          <w:iCs/>
          <w:color w:val="000000"/>
          <w:lang w:eastAsia="zh-CN"/>
        </w:rPr>
        <w:t>et</w:t>
      </w:r>
      <w:r w:rsidR="00B30608" w:rsidRPr="006E60CC">
        <w:rPr>
          <w:rFonts w:ascii="Book Antiqua" w:eastAsia="宋体" w:hAnsi="Book Antiqua" w:cs="宋体"/>
          <w:i/>
          <w:iCs/>
          <w:color w:val="000000"/>
          <w:lang w:eastAsia="zh-CN"/>
        </w:rPr>
        <w:t xml:space="preserve"> </w:t>
      </w:r>
      <w:r w:rsidRPr="006E60CC">
        <w:rPr>
          <w:rFonts w:ascii="Book Antiqua" w:eastAsia="宋体" w:hAnsi="Book Antiqua" w:cs="宋体"/>
          <w:i/>
          <w:iCs/>
          <w:color w:val="000000"/>
          <w:lang w:eastAsia="zh-CN"/>
        </w:rPr>
        <w:t>al</w:t>
      </w:r>
      <w:r w:rsidRPr="006E60CC">
        <w:rPr>
          <w:rFonts w:ascii="Book Antiqua" w:eastAsia="宋体" w:hAnsi="Book Antiqua" w:cs="宋体"/>
          <w:color w:val="000000"/>
          <w:lang w:eastAsia="zh-CN"/>
        </w:rPr>
        <w:t>.</w:t>
      </w:r>
      <w:r w:rsidR="00B30608" w:rsidRPr="006E60CC">
        <w:rPr>
          <w:rFonts w:ascii="Book Antiqua" w:eastAsia="宋体" w:hAnsi="Book Antiqua" w:cs="宋体"/>
          <w:color w:val="000000"/>
          <w:lang w:eastAsia="zh-CN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ER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ildren</w:t>
      </w:r>
    </w:p>
    <w:p w14:paraId="51D2CB18" w14:textId="77777777" w:rsidR="00A77B3E" w:rsidRPr="006E60CC" w:rsidRDefault="00A77B3E" w:rsidP="006E60CC">
      <w:pPr>
        <w:spacing w:line="360" w:lineRule="auto"/>
        <w:jc w:val="both"/>
        <w:rPr>
          <w:rFonts w:ascii="Book Antiqua" w:hAnsi="Book Antiqua"/>
        </w:rPr>
      </w:pPr>
    </w:p>
    <w:p w14:paraId="1EC637A2" w14:textId="78B26205" w:rsidR="00A77B3E" w:rsidRPr="006E60CC" w:rsidRDefault="001B312D" w:rsidP="006E60CC">
      <w:pPr>
        <w:spacing w:line="360" w:lineRule="auto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color w:val="000000"/>
        </w:rPr>
        <w:t>Palittiy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intusek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oham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utalib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Nikhi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apar</w:t>
      </w:r>
    </w:p>
    <w:p w14:paraId="3550F926" w14:textId="77777777" w:rsidR="00A77B3E" w:rsidRPr="006E60CC" w:rsidRDefault="00A77B3E" w:rsidP="006E60CC">
      <w:pPr>
        <w:spacing w:line="360" w:lineRule="auto"/>
        <w:jc w:val="both"/>
        <w:rPr>
          <w:rFonts w:ascii="Book Antiqua" w:hAnsi="Book Antiqua"/>
        </w:rPr>
      </w:pPr>
    </w:p>
    <w:p w14:paraId="7E730297" w14:textId="03C19E5B" w:rsidR="00A77B3E" w:rsidRPr="006E60CC" w:rsidRDefault="001B312D" w:rsidP="006E60CC">
      <w:pPr>
        <w:spacing w:line="360" w:lineRule="auto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b/>
          <w:bCs/>
          <w:color w:val="000000"/>
        </w:rPr>
        <w:t>Palittiya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Sintusek,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ai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ediatri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nterology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epatolog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mmunolog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searc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Uni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(TPGHAI)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ivisi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nterology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epartmen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ediatrics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Ki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ulalongkor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emori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ospit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ai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ross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acult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edicine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ulalongkor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University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angkok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330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angkok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ailand</w:t>
      </w:r>
    </w:p>
    <w:p w14:paraId="1D374841" w14:textId="77777777" w:rsidR="00A77B3E" w:rsidRPr="006E60CC" w:rsidRDefault="00A77B3E" w:rsidP="006E60CC">
      <w:pPr>
        <w:spacing w:line="360" w:lineRule="auto"/>
        <w:jc w:val="both"/>
        <w:rPr>
          <w:rFonts w:ascii="Book Antiqua" w:hAnsi="Book Antiqua"/>
        </w:rPr>
      </w:pPr>
    </w:p>
    <w:p w14:paraId="6CDBA094" w14:textId="1D275577" w:rsidR="00A77B3E" w:rsidRPr="006E60CC" w:rsidRDefault="001B312D" w:rsidP="006E60CC">
      <w:pPr>
        <w:spacing w:line="360" w:lineRule="auto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b/>
          <w:bCs/>
          <w:color w:val="000000"/>
        </w:rPr>
        <w:t>Mohamed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Mutalib,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epartmen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aediatri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nterology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ediatri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nterolog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ervices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velin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ond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ildren</w:t>
      </w:r>
      <w:r w:rsidR="009F2496" w:rsidRPr="006E60CC">
        <w:rPr>
          <w:rFonts w:ascii="Book Antiqua" w:eastAsia="Book Antiqua" w:hAnsi="Book Antiqua" w:cs="Book Antiqua"/>
          <w:color w:val="000000"/>
        </w:rPr>
        <w:t>’</w:t>
      </w:r>
      <w:r w:rsidRPr="006E60CC">
        <w:rPr>
          <w:rFonts w:ascii="Book Antiqua" w:eastAsia="Book Antiqua" w:hAnsi="Book Antiqua" w:cs="Book Antiqua"/>
          <w:color w:val="000000"/>
        </w:rPr>
        <w:t>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ospital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ond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="0097566C" w:rsidRPr="006E60CC">
        <w:rPr>
          <w:rFonts w:ascii="Book Antiqua" w:eastAsia="Book Antiqua" w:hAnsi="Book Antiqua" w:cs="Book Antiqua"/>
          <w:color w:val="000000"/>
        </w:rPr>
        <w:t>SE1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="0097566C" w:rsidRPr="006E60CC">
        <w:rPr>
          <w:rFonts w:ascii="Book Antiqua" w:eastAsia="Book Antiqua" w:hAnsi="Book Antiqua" w:cs="Book Antiqua"/>
          <w:color w:val="000000"/>
        </w:rPr>
        <w:t>7EH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Unit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Kingdom</w:t>
      </w:r>
    </w:p>
    <w:p w14:paraId="40AC4C18" w14:textId="77777777" w:rsidR="00A77B3E" w:rsidRPr="006E60CC" w:rsidRDefault="00A77B3E" w:rsidP="006E60CC">
      <w:pPr>
        <w:spacing w:line="360" w:lineRule="auto"/>
        <w:jc w:val="both"/>
        <w:rPr>
          <w:rFonts w:ascii="Book Antiqua" w:hAnsi="Book Antiqua"/>
        </w:rPr>
      </w:pPr>
    </w:p>
    <w:p w14:paraId="76086792" w14:textId="0B19CE52" w:rsidR="007E65D3" w:rsidRPr="006E60CC" w:rsidRDefault="001B312D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b/>
          <w:bCs/>
          <w:color w:val="000000"/>
        </w:rPr>
        <w:t>Nikhil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Thapar,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epartmen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nterology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epatolog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ive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="003F2EC2">
        <w:rPr>
          <w:rFonts w:ascii="Book Antiqua" w:eastAsia="Book Antiqua" w:hAnsi="Book Antiqua" w:cs="Book Antiqua"/>
          <w:color w:val="000000"/>
        </w:rPr>
        <w:t>T</w:t>
      </w:r>
      <w:r w:rsidRPr="006E60CC">
        <w:rPr>
          <w:rFonts w:ascii="Book Antiqua" w:eastAsia="Book Antiqua" w:hAnsi="Book Antiqua" w:cs="Book Antiqua"/>
          <w:color w:val="000000"/>
        </w:rPr>
        <w:t>ransplant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Queensl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ildren</w:t>
      </w:r>
      <w:r w:rsidR="009F2496" w:rsidRPr="006E60CC">
        <w:rPr>
          <w:rFonts w:ascii="Book Antiqua" w:eastAsia="Book Antiqua" w:hAnsi="Book Antiqua" w:cs="Book Antiqua"/>
          <w:color w:val="000000"/>
        </w:rPr>
        <w:t>’</w:t>
      </w:r>
      <w:r w:rsidRPr="006E60CC">
        <w:rPr>
          <w:rFonts w:ascii="Book Antiqua" w:eastAsia="Book Antiqua" w:hAnsi="Book Antiqua" w:cs="Book Antiqua"/>
          <w:color w:val="000000"/>
        </w:rPr>
        <w:t>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ospital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risbane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="00AA1789" w:rsidRPr="006E60CC">
        <w:rPr>
          <w:rFonts w:ascii="Book Antiqua" w:eastAsia="Book Antiqua" w:hAnsi="Book Antiqua" w:cs="Book Antiqua"/>
          <w:color w:val="000000"/>
        </w:rPr>
        <w:t>Queensl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="00AA1789" w:rsidRPr="006E60CC">
        <w:rPr>
          <w:rFonts w:ascii="Book Antiqua" w:eastAsia="Book Antiqua" w:hAnsi="Book Antiqua" w:cs="Book Antiqua"/>
          <w:color w:val="000000"/>
        </w:rPr>
        <w:t>4101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ustralia</w:t>
      </w:r>
    </w:p>
    <w:p w14:paraId="5AEEB92C" w14:textId="77777777" w:rsidR="007E65D3" w:rsidRPr="006E60CC" w:rsidRDefault="007E65D3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</w:p>
    <w:p w14:paraId="2CF01826" w14:textId="3D1310D8" w:rsidR="00A77B3E" w:rsidRPr="006E60CC" w:rsidRDefault="007E65D3" w:rsidP="006E60CC">
      <w:pPr>
        <w:spacing w:line="360" w:lineRule="auto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b/>
          <w:bCs/>
          <w:color w:val="000000"/>
        </w:rPr>
        <w:t>Nikhil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Thapar,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choo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edicine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Universit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Queensland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risbane</w:t>
      </w:r>
      <w:r w:rsidR="00AA1789"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Queensl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="00AA1789" w:rsidRPr="006E60CC">
        <w:rPr>
          <w:rFonts w:ascii="Book Antiqua" w:eastAsia="Book Antiqua" w:hAnsi="Book Antiqua" w:cs="Book Antiqua"/>
          <w:color w:val="000000"/>
        </w:rPr>
        <w:t>4006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ustralia</w:t>
      </w:r>
    </w:p>
    <w:p w14:paraId="11DB4512" w14:textId="7662A7CB" w:rsidR="00A77B3E" w:rsidRPr="006E60CC" w:rsidRDefault="00A77B3E" w:rsidP="006E60CC">
      <w:pPr>
        <w:spacing w:line="360" w:lineRule="auto"/>
        <w:jc w:val="both"/>
        <w:rPr>
          <w:rFonts w:ascii="Book Antiqua" w:hAnsi="Book Antiqua"/>
        </w:rPr>
      </w:pPr>
    </w:p>
    <w:p w14:paraId="06587B98" w14:textId="499E01E3" w:rsidR="00AA1789" w:rsidRPr="006E60CC" w:rsidRDefault="00AA1789" w:rsidP="006E60CC">
      <w:pPr>
        <w:spacing w:line="360" w:lineRule="auto"/>
        <w:jc w:val="both"/>
        <w:rPr>
          <w:rFonts w:ascii="Book Antiqua" w:hAnsi="Book Antiqua" w:cs="Arial"/>
          <w:color w:val="000000" w:themeColor="text1"/>
        </w:rPr>
      </w:pPr>
      <w:r w:rsidRPr="006E60CC">
        <w:rPr>
          <w:rFonts w:ascii="Book Antiqua" w:hAnsi="Book Antiqua" w:cs="Arial"/>
          <w:b/>
          <w:bCs/>
          <w:color w:val="000000" w:themeColor="text1"/>
          <w:shd w:val="clear" w:color="auto" w:fill="FFFFFF"/>
          <w:lang w:val="en-AU"/>
        </w:rPr>
        <w:t>Nikhil</w:t>
      </w:r>
      <w:r w:rsidR="00B30608" w:rsidRPr="006E60CC">
        <w:rPr>
          <w:rFonts w:ascii="Book Antiqua" w:hAnsi="Book Antiqua" w:cs="Arial"/>
          <w:b/>
          <w:bCs/>
          <w:color w:val="000000" w:themeColor="text1"/>
          <w:shd w:val="clear" w:color="auto" w:fill="FFFFFF"/>
          <w:lang w:val="en-AU"/>
        </w:rPr>
        <w:t xml:space="preserve"> </w:t>
      </w:r>
      <w:r w:rsidRPr="006E60CC">
        <w:rPr>
          <w:rFonts w:ascii="Book Antiqua" w:hAnsi="Book Antiqua" w:cs="Arial"/>
          <w:b/>
          <w:bCs/>
          <w:color w:val="000000" w:themeColor="text1"/>
          <w:shd w:val="clear" w:color="auto" w:fill="FFFFFF"/>
          <w:lang w:val="en-AU"/>
        </w:rPr>
        <w:t>Thapar</w:t>
      </w:r>
      <w:r w:rsidRPr="006E60CC">
        <w:rPr>
          <w:rFonts w:ascii="Book Antiqua" w:hAnsi="Book Antiqua" w:cs="Arial"/>
          <w:color w:val="000000" w:themeColor="text1"/>
          <w:shd w:val="clear" w:color="auto" w:fill="FFFFFF"/>
          <w:lang w:val="en-AU"/>
        </w:rPr>
        <w:t>,</w:t>
      </w:r>
      <w:r w:rsidR="00B30608" w:rsidRPr="006E60CC">
        <w:rPr>
          <w:rFonts w:ascii="Book Antiqua" w:hAnsi="Book Antiqua" w:cs="Arial"/>
          <w:color w:val="000000" w:themeColor="text1"/>
          <w:shd w:val="clear" w:color="auto" w:fill="FFFFFF"/>
          <w:lang w:val="en-AU"/>
        </w:rPr>
        <w:t xml:space="preserve"> </w:t>
      </w:r>
      <w:r w:rsidRPr="006E60CC">
        <w:rPr>
          <w:rFonts w:ascii="Book Antiqua" w:hAnsi="Book Antiqua" w:cs="Arial"/>
          <w:color w:val="000000" w:themeColor="text1"/>
          <w:shd w:val="clear" w:color="auto" w:fill="FFFFFF"/>
          <w:lang w:val="en-AU"/>
        </w:rPr>
        <w:t>Woolworths</w:t>
      </w:r>
      <w:r w:rsidR="00B30608" w:rsidRPr="006E60CC">
        <w:rPr>
          <w:rFonts w:ascii="Book Antiqua" w:hAnsi="Book Antiqua" w:cs="Arial"/>
          <w:color w:val="000000" w:themeColor="text1"/>
          <w:shd w:val="clear" w:color="auto" w:fill="FFFFFF"/>
          <w:lang w:val="en-AU"/>
        </w:rPr>
        <w:t xml:space="preserve"> </w:t>
      </w:r>
      <w:r w:rsidRPr="006E60CC">
        <w:rPr>
          <w:rFonts w:ascii="Book Antiqua" w:hAnsi="Book Antiqua" w:cs="Arial"/>
          <w:color w:val="000000" w:themeColor="text1"/>
          <w:shd w:val="clear" w:color="auto" w:fill="FFFFFF"/>
          <w:lang w:val="en-AU"/>
        </w:rPr>
        <w:t>Centre</w:t>
      </w:r>
      <w:r w:rsidR="00B30608" w:rsidRPr="006E60CC">
        <w:rPr>
          <w:rFonts w:ascii="Book Antiqua" w:hAnsi="Book Antiqua" w:cs="Arial"/>
          <w:color w:val="000000" w:themeColor="text1"/>
          <w:shd w:val="clear" w:color="auto" w:fill="FFFFFF"/>
          <w:lang w:val="en-AU"/>
        </w:rPr>
        <w:t xml:space="preserve"> </w:t>
      </w:r>
      <w:r w:rsidRPr="006E60CC">
        <w:rPr>
          <w:rFonts w:ascii="Book Antiqua" w:hAnsi="Book Antiqua" w:cs="Arial"/>
          <w:color w:val="000000" w:themeColor="text1"/>
          <w:shd w:val="clear" w:color="auto" w:fill="FFFFFF"/>
          <w:lang w:val="en-AU"/>
        </w:rPr>
        <w:t>for</w:t>
      </w:r>
      <w:r w:rsidR="00B30608" w:rsidRPr="006E60CC">
        <w:rPr>
          <w:rFonts w:ascii="Book Antiqua" w:hAnsi="Book Antiqua" w:cs="Arial"/>
          <w:color w:val="000000" w:themeColor="text1"/>
          <w:shd w:val="clear" w:color="auto" w:fill="FFFFFF"/>
          <w:lang w:val="en-AU"/>
        </w:rPr>
        <w:t xml:space="preserve"> </w:t>
      </w:r>
      <w:r w:rsidRPr="006E60CC">
        <w:rPr>
          <w:rFonts w:ascii="Book Antiqua" w:hAnsi="Book Antiqua" w:cs="Arial"/>
          <w:color w:val="000000" w:themeColor="text1"/>
          <w:shd w:val="clear" w:color="auto" w:fill="FFFFFF"/>
          <w:lang w:val="en-AU"/>
        </w:rPr>
        <w:t>Child</w:t>
      </w:r>
      <w:r w:rsidR="00B30608" w:rsidRPr="006E60CC">
        <w:rPr>
          <w:rFonts w:ascii="Book Antiqua" w:hAnsi="Book Antiqua" w:cs="Arial"/>
          <w:color w:val="000000" w:themeColor="text1"/>
          <w:shd w:val="clear" w:color="auto" w:fill="FFFFFF"/>
          <w:lang w:val="en-AU"/>
        </w:rPr>
        <w:t xml:space="preserve"> </w:t>
      </w:r>
      <w:r w:rsidRPr="006E60CC">
        <w:rPr>
          <w:rFonts w:ascii="Book Antiqua" w:hAnsi="Book Antiqua" w:cs="Arial"/>
          <w:color w:val="000000" w:themeColor="text1"/>
          <w:shd w:val="clear" w:color="auto" w:fill="FFFFFF"/>
          <w:lang w:val="en-AU"/>
        </w:rPr>
        <w:t>Nutrition</w:t>
      </w:r>
      <w:r w:rsidR="00B30608" w:rsidRPr="006E60CC">
        <w:rPr>
          <w:rFonts w:ascii="Book Antiqua" w:hAnsi="Book Antiqua" w:cs="Arial"/>
          <w:color w:val="000000" w:themeColor="text1"/>
          <w:shd w:val="clear" w:color="auto" w:fill="FFFFFF"/>
          <w:lang w:val="en-AU"/>
        </w:rPr>
        <w:t xml:space="preserve"> </w:t>
      </w:r>
      <w:r w:rsidRPr="006E60CC">
        <w:rPr>
          <w:rFonts w:ascii="Book Antiqua" w:hAnsi="Book Antiqua" w:cs="Arial"/>
          <w:color w:val="000000" w:themeColor="text1"/>
          <w:shd w:val="clear" w:color="auto" w:fill="FFFFFF"/>
          <w:lang w:val="en-AU"/>
        </w:rPr>
        <w:t>Research,</w:t>
      </w:r>
      <w:r w:rsidR="00B30608" w:rsidRPr="006E60CC">
        <w:rPr>
          <w:rFonts w:ascii="Book Antiqua" w:hAnsi="Book Antiqua" w:cs="Arial"/>
          <w:color w:val="000000" w:themeColor="text1"/>
          <w:shd w:val="clear" w:color="auto" w:fill="FFFFFF"/>
          <w:lang w:val="en-AU"/>
        </w:rPr>
        <w:t xml:space="preserve"> </w:t>
      </w:r>
      <w:r w:rsidRPr="006E60CC">
        <w:rPr>
          <w:rFonts w:ascii="Book Antiqua" w:hAnsi="Book Antiqua" w:cs="Arial"/>
          <w:color w:val="000000" w:themeColor="text1"/>
          <w:shd w:val="clear" w:color="auto" w:fill="FFFFFF"/>
          <w:lang w:val="en-AU"/>
        </w:rPr>
        <w:t>Queensland</w:t>
      </w:r>
      <w:r w:rsidR="00B30608" w:rsidRPr="006E60CC">
        <w:rPr>
          <w:rFonts w:ascii="Book Antiqua" w:hAnsi="Book Antiqua" w:cs="Arial"/>
          <w:color w:val="000000" w:themeColor="text1"/>
          <w:shd w:val="clear" w:color="auto" w:fill="FFFFFF"/>
          <w:lang w:val="en-AU"/>
        </w:rPr>
        <w:t xml:space="preserve"> </w:t>
      </w:r>
      <w:r w:rsidRPr="006E60CC">
        <w:rPr>
          <w:rFonts w:ascii="Book Antiqua" w:hAnsi="Book Antiqua" w:cs="Arial"/>
          <w:color w:val="000000" w:themeColor="text1"/>
          <w:shd w:val="clear" w:color="auto" w:fill="FFFFFF"/>
          <w:lang w:val="en-AU"/>
        </w:rPr>
        <w:t>University</w:t>
      </w:r>
      <w:r w:rsidR="00B30608" w:rsidRPr="006E60CC">
        <w:rPr>
          <w:rFonts w:ascii="Book Antiqua" w:hAnsi="Book Antiqua" w:cs="Arial"/>
          <w:color w:val="000000" w:themeColor="text1"/>
          <w:shd w:val="clear" w:color="auto" w:fill="FFFFFF"/>
          <w:lang w:val="en-AU"/>
        </w:rPr>
        <w:t xml:space="preserve"> </w:t>
      </w:r>
      <w:r w:rsidRPr="006E60CC">
        <w:rPr>
          <w:rFonts w:ascii="Book Antiqua" w:hAnsi="Book Antiqua" w:cs="Arial"/>
          <w:color w:val="000000" w:themeColor="text1"/>
          <w:shd w:val="clear" w:color="auto" w:fill="FFFFFF"/>
          <w:lang w:val="en-AU"/>
        </w:rPr>
        <w:t>of</w:t>
      </w:r>
      <w:r w:rsidR="00B30608" w:rsidRPr="006E60CC">
        <w:rPr>
          <w:rFonts w:ascii="Book Antiqua" w:hAnsi="Book Antiqua" w:cs="Arial"/>
          <w:color w:val="000000" w:themeColor="text1"/>
          <w:shd w:val="clear" w:color="auto" w:fill="FFFFFF"/>
          <w:lang w:val="en-AU"/>
        </w:rPr>
        <w:t xml:space="preserve"> </w:t>
      </w:r>
      <w:r w:rsidRPr="006E60CC">
        <w:rPr>
          <w:rFonts w:ascii="Book Antiqua" w:hAnsi="Book Antiqua" w:cs="Arial"/>
          <w:color w:val="000000" w:themeColor="text1"/>
          <w:shd w:val="clear" w:color="auto" w:fill="FFFFFF"/>
          <w:lang w:val="en-AU"/>
        </w:rPr>
        <w:t>Technology,</w:t>
      </w:r>
      <w:r w:rsidR="00B30608" w:rsidRPr="006E60CC">
        <w:rPr>
          <w:rFonts w:ascii="Book Antiqua" w:hAnsi="Book Antiqua" w:cs="Arial"/>
          <w:color w:val="000000" w:themeColor="text1"/>
          <w:shd w:val="clear" w:color="auto" w:fill="FFFFFF"/>
          <w:lang w:val="en-AU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risbane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Queensl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4101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ustralia</w:t>
      </w:r>
    </w:p>
    <w:p w14:paraId="29BB026B" w14:textId="77777777" w:rsidR="00AA1789" w:rsidRPr="006E60CC" w:rsidRDefault="00AA1789" w:rsidP="006E60CC">
      <w:pPr>
        <w:spacing w:line="360" w:lineRule="auto"/>
        <w:jc w:val="both"/>
        <w:rPr>
          <w:rFonts w:ascii="Book Antiqua" w:hAnsi="Book Antiqua"/>
        </w:rPr>
      </w:pPr>
    </w:p>
    <w:p w14:paraId="23F58028" w14:textId="7E33EE54" w:rsidR="00A77B3E" w:rsidRPr="006E60CC" w:rsidRDefault="001B312D" w:rsidP="006E60CC">
      <w:pPr>
        <w:spacing w:line="360" w:lineRule="auto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b/>
          <w:bCs/>
          <w:color w:val="000000"/>
        </w:rPr>
        <w:lastRenderedPageBreak/>
        <w:t>Author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contributions: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apa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6648FB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utalib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6648FB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intusek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="006648FB" w:rsidRPr="006E60CC">
        <w:rPr>
          <w:rFonts w:ascii="Book Antiqua" w:eastAsia="Book Antiqua" w:hAnsi="Book Antiqua" w:cs="Book Antiqua"/>
          <w:color w:val="000000"/>
        </w:rPr>
        <w:t>P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ontribut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oncepti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tudy</w:t>
      </w:r>
      <w:r w:rsidR="006648FB" w:rsidRPr="006E60CC">
        <w:rPr>
          <w:rFonts w:ascii="Book Antiqua" w:eastAsia="Book Antiqua" w:hAnsi="Book Antiqua" w:cs="Book Antiqua"/>
          <w:color w:val="000000"/>
        </w:rPr>
        <w:t>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intusek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="006648FB" w:rsidRPr="006E60CC">
        <w:rPr>
          <w:rFonts w:ascii="Book Antiqua" w:eastAsia="Book Antiqua" w:hAnsi="Book Antiqua" w:cs="Book Antiqua"/>
          <w:color w:val="000000"/>
        </w:rPr>
        <w:t>P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raft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anuscript</w:t>
      </w:r>
      <w:r w:rsidR="006648FB" w:rsidRPr="006E60CC">
        <w:rPr>
          <w:rFonts w:ascii="Book Antiqua" w:eastAsia="Book Antiqua" w:hAnsi="Book Antiqua" w:cs="Book Antiqua"/>
          <w:color w:val="000000"/>
        </w:rPr>
        <w:t>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intusek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="006648FB" w:rsidRPr="006E60CC">
        <w:rPr>
          <w:rFonts w:ascii="Book Antiqua" w:eastAsia="Book Antiqua" w:hAnsi="Book Antiqua" w:cs="Book Antiqua"/>
          <w:color w:val="000000"/>
        </w:rPr>
        <w:t>P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utalib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="006648FB" w:rsidRPr="006E60CC">
        <w:rPr>
          <w:rFonts w:ascii="Book Antiqua" w:eastAsia="Book Antiqua" w:hAnsi="Book Antiqua" w:cs="Book Antiqua"/>
          <w:color w:val="000000"/>
        </w:rPr>
        <w:t>M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rot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anuscript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apa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="006648FB" w:rsidRPr="006E60CC">
        <w:rPr>
          <w:rFonts w:ascii="Book Antiqua" w:eastAsia="Book Antiqua" w:hAnsi="Book Antiqua" w:cs="Book Antiqua"/>
          <w:color w:val="000000"/>
        </w:rPr>
        <w:t>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ad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ritic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vision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lat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tellectu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onten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anuscript</w:t>
      </w:r>
      <w:r w:rsidR="006648FB" w:rsidRPr="006E60CC">
        <w:rPr>
          <w:rFonts w:ascii="Book Antiqua" w:eastAsia="Book Antiqua" w:hAnsi="Book Antiqua" w:cs="Book Antiqua"/>
          <w:color w:val="000000"/>
        </w:rPr>
        <w:t>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="006648FB" w:rsidRPr="006E60CC">
        <w:rPr>
          <w:rFonts w:ascii="Book Antiqua" w:eastAsia="Book Antiqua" w:hAnsi="Book Antiqua" w:cs="Book Antiqua"/>
          <w:color w:val="000000"/>
        </w:rPr>
        <w:t>a</w:t>
      </w:r>
      <w:r w:rsidRPr="006E60CC">
        <w:rPr>
          <w:rFonts w:ascii="Book Antiqua" w:eastAsia="Book Antiqua" w:hAnsi="Book Antiqua" w:cs="Book Antiqua"/>
          <w:color w:val="000000"/>
        </w:rPr>
        <w:t>l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uthor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a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pprov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in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versi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anuscript.</w:t>
      </w:r>
    </w:p>
    <w:p w14:paraId="1C42565A" w14:textId="77777777" w:rsidR="00A77B3E" w:rsidRPr="006E60CC" w:rsidRDefault="00A77B3E" w:rsidP="006E60CC">
      <w:pPr>
        <w:spacing w:line="360" w:lineRule="auto"/>
        <w:jc w:val="both"/>
        <w:rPr>
          <w:rFonts w:ascii="Book Antiqua" w:hAnsi="Book Antiqua"/>
        </w:rPr>
      </w:pPr>
    </w:p>
    <w:p w14:paraId="37F769AD" w14:textId="431A2534" w:rsidR="00A77B3E" w:rsidRPr="006E60CC" w:rsidRDefault="001B312D" w:rsidP="006E60CC">
      <w:pPr>
        <w:spacing w:line="360" w:lineRule="auto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b/>
          <w:bCs/>
          <w:color w:val="000000"/>
        </w:rPr>
        <w:t>Supported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by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30608" w:rsidRPr="006E60CC">
        <w:rPr>
          <w:rFonts w:ascii="Book Antiqua" w:eastAsia="Book Antiqua" w:hAnsi="Book Antiqua" w:cs="Book Antiqua"/>
          <w:color w:val="000000"/>
        </w:rPr>
        <w:t>the Research Grant Contract Allocated for Basic Research from the Chulalongkorn University, No. HEA663000047.</w:t>
      </w:r>
    </w:p>
    <w:p w14:paraId="299DE76B" w14:textId="77777777" w:rsidR="00A77B3E" w:rsidRPr="006E60CC" w:rsidRDefault="00A77B3E" w:rsidP="006E60CC">
      <w:pPr>
        <w:spacing w:line="360" w:lineRule="auto"/>
        <w:jc w:val="both"/>
        <w:rPr>
          <w:rFonts w:ascii="Book Antiqua" w:hAnsi="Book Antiqua"/>
        </w:rPr>
      </w:pPr>
    </w:p>
    <w:p w14:paraId="29C3B7FC" w14:textId="42875BB5" w:rsidR="00A77B3E" w:rsidRPr="006E60CC" w:rsidRDefault="001B312D" w:rsidP="006E60CC">
      <w:pPr>
        <w:spacing w:line="360" w:lineRule="auto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b/>
          <w:bCs/>
          <w:color w:val="000000"/>
        </w:rPr>
        <w:t>Corresponding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author: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Nikhil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Thapar,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FRCP,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MRCP,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PhD,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Professor,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41D6B" w:rsidRPr="00B41D6B">
        <w:rPr>
          <w:rFonts w:ascii="Book Antiqua" w:eastAsia="Book Antiqua" w:hAnsi="Book Antiqua" w:cs="Book Antiqua"/>
          <w:color w:val="000000"/>
        </w:rPr>
        <w:t>Department of Gastroenterology, Hepatology and Liver Transplant, Queensland Children’s Hospital, 501 Stanley Street, Brisbane QLD 4101, Queensland, Australia. nikhil.thapar@health.qld.gov.au</w:t>
      </w:r>
    </w:p>
    <w:p w14:paraId="5475F64B" w14:textId="77777777" w:rsidR="00A77B3E" w:rsidRPr="006E60CC" w:rsidRDefault="00A77B3E" w:rsidP="006E60CC">
      <w:pPr>
        <w:spacing w:line="360" w:lineRule="auto"/>
        <w:jc w:val="both"/>
        <w:rPr>
          <w:rFonts w:ascii="Book Antiqua" w:hAnsi="Book Antiqua"/>
        </w:rPr>
      </w:pPr>
    </w:p>
    <w:p w14:paraId="4C767A7B" w14:textId="0046BA44" w:rsidR="00A77B3E" w:rsidRPr="006E60CC" w:rsidRDefault="001B312D" w:rsidP="006E60CC">
      <w:pPr>
        <w:spacing w:line="360" w:lineRule="auto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b/>
          <w:bCs/>
          <w:color w:val="000000"/>
        </w:rPr>
        <w:t>Received: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ctobe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7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22</w:t>
      </w:r>
    </w:p>
    <w:p w14:paraId="78459559" w14:textId="1D306F3B" w:rsidR="00A77B3E" w:rsidRPr="006E60CC" w:rsidRDefault="001B312D" w:rsidP="006E60CC">
      <w:pPr>
        <w:spacing w:line="360" w:lineRule="auto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b/>
          <w:bCs/>
          <w:color w:val="000000"/>
        </w:rPr>
        <w:t>Revised: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3515F3" w:rsidRPr="006E60CC">
        <w:rPr>
          <w:rFonts w:ascii="Book Antiqua" w:eastAsia="Book Antiqua" w:hAnsi="Book Antiqua" w:cs="Book Antiqua"/>
          <w:color w:val="000000"/>
        </w:rPr>
        <w:t>Januar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="003515F3" w:rsidRPr="006E60CC">
        <w:rPr>
          <w:rFonts w:ascii="Book Antiqua" w:eastAsia="Book Antiqua" w:hAnsi="Book Antiqua" w:cs="Book Antiqua"/>
          <w:color w:val="000000"/>
        </w:rPr>
        <w:t>15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="003515F3" w:rsidRPr="006E60CC">
        <w:rPr>
          <w:rFonts w:ascii="Book Antiqua" w:eastAsia="Book Antiqua" w:hAnsi="Book Antiqua" w:cs="Book Antiqua"/>
          <w:color w:val="000000"/>
        </w:rPr>
        <w:t>2023</w:t>
      </w:r>
    </w:p>
    <w:p w14:paraId="207F8147" w14:textId="5EEA36F3" w:rsidR="00A77B3E" w:rsidRPr="006E60CC" w:rsidRDefault="001B312D" w:rsidP="006E60CC">
      <w:pPr>
        <w:spacing w:line="360" w:lineRule="auto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b/>
          <w:bCs/>
          <w:color w:val="000000"/>
        </w:rPr>
        <w:t>Accepted: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62434A" w:rsidRPr="0062434A">
        <w:rPr>
          <w:rFonts w:ascii="Book Antiqua" w:eastAsia="Book Antiqua" w:hAnsi="Book Antiqua" w:cs="Book Antiqua"/>
          <w:color w:val="000000"/>
        </w:rPr>
        <w:t>February 8, 2023</w:t>
      </w:r>
    </w:p>
    <w:p w14:paraId="568F43B4" w14:textId="61A269E4" w:rsidR="00A77B3E" w:rsidRPr="006E60CC" w:rsidRDefault="001B312D" w:rsidP="006E60CC">
      <w:pPr>
        <w:spacing w:line="360" w:lineRule="auto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b/>
          <w:bCs/>
          <w:color w:val="000000"/>
        </w:rPr>
        <w:t>Published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online: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DF0E6C">
        <w:rPr>
          <w:rFonts w:ascii="Book Antiqua" w:hAnsi="Book Antiqua"/>
          <w:color w:val="000000"/>
          <w:shd w:val="clear" w:color="auto" w:fill="FFFFFF"/>
        </w:rPr>
        <w:t>March 16, 2023</w:t>
      </w:r>
    </w:p>
    <w:p w14:paraId="51253219" w14:textId="77777777" w:rsidR="00A77B3E" w:rsidRPr="006E60CC" w:rsidRDefault="00A77B3E" w:rsidP="006E60CC">
      <w:pPr>
        <w:spacing w:line="360" w:lineRule="auto"/>
        <w:jc w:val="both"/>
        <w:rPr>
          <w:rFonts w:ascii="Book Antiqua" w:hAnsi="Book Antiqua"/>
        </w:rPr>
        <w:sectPr w:rsidR="00A77B3E" w:rsidRPr="006E60CC">
          <w:footerReference w:type="default" r:id="rId8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1AFFBD87" w14:textId="77777777" w:rsidR="00A77B3E" w:rsidRPr="006E60CC" w:rsidRDefault="001B312D" w:rsidP="006E60CC">
      <w:pPr>
        <w:spacing w:line="360" w:lineRule="auto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b/>
          <w:color w:val="000000"/>
        </w:rPr>
        <w:lastRenderedPageBreak/>
        <w:t>Abstract</w:t>
      </w:r>
    </w:p>
    <w:p w14:paraId="6016B2B7" w14:textId="5109E514" w:rsidR="00A77B3E" w:rsidRPr="006E60CC" w:rsidRDefault="001B312D" w:rsidP="006E60CC">
      <w:pPr>
        <w:spacing w:line="360" w:lineRule="auto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astroesophage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(GER)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hildr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ver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mm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fer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voluntar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assag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astr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ntent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phagus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t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hysiologic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anag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nservatively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ntrast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6648FB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iseas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(GERD)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les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mm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atholog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oces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aus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roublesom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ymptoms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hic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a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e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edic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anagement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par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rom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bnorm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ransien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laxation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low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phage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phincter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th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actor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la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ol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athogenes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clud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efect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phage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ucos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efense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mpair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phage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astr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otilit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learance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el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atomic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efect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low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phage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arri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uc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iat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ernia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linic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anifestation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you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hildr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vari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onspecif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ompt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ecessit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arefu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iagnost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valuation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anagemen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houl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arget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nderly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etiopathogenes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limi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mplication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ollow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view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ocuse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p-to-dat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formati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gard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athogenesis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iagnost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valuati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anagemen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hildren.</w:t>
      </w:r>
    </w:p>
    <w:p w14:paraId="61D30C0B" w14:textId="77777777" w:rsidR="00A77B3E" w:rsidRPr="006E60CC" w:rsidRDefault="00A77B3E" w:rsidP="006E60CC">
      <w:pPr>
        <w:spacing w:line="360" w:lineRule="auto"/>
        <w:jc w:val="both"/>
        <w:rPr>
          <w:rFonts w:ascii="Book Antiqua" w:hAnsi="Book Antiqua"/>
        </w:rPr>
      </w:pPr>
    </w:p>
    <w:p w14:paraId="7881DB9B" w14:textId="1591751F" w:rsidR="00A77B3E" w:rsidRPr="006E60CC" w:rsidRDefault="001B312D" w:rsidP="006E60CC">
      <w:pPr>
        <w:spacing w:line="360" w:lineRule="auto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b/>
          <w:bCs/>
          <w:color w:val="000000"/>
        </w:rPr>
        <w:t>Key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Words: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="006648FB" w:rsidRPr="006E60CC">
        <w:rPr>
          <w:rFonts w:ascii="Book Antiqua" w:eastAsia="Book Antiqua" w:hAnsi="Book Antiqua" w:cs="Book Antiqua"/>
          <w:color w:val="000000"/>
        </w:rPr>
        <w:t>G</w:t>
      </w:r>
      <w:r w:rsidRPr="006E60CC">
        <w:rPr>
          <w:rFonts w:ascii="Book Antiqua" w:eastAsia="Book Antiqua" w:hAnsi="Book Antiqua" w:cs="Book Antiqua"/>
          <w:color w:val="000000"/>
        </w:rPr>
        <w:t>astro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isease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="006648FB" w:rsidRPr="006E60CC">
        <w:rPr>
          <w:rFonts w:ascii="Book Antiqua" w:eastAsia="Book Antiqua" w:hAnsi="Book Antiqua" w:cs="Book Antiqua"/>
          <w:color w:val="000000"/>
        </w:rPr>
        <w:t>C</w:t>
      </w:r>
      <w:r w:rsidRPr="006E60CC">
        <w:rPr>
          <w:rFonts w:ascii="Book Antiqua" w:eastAsia="Book Antiqua" w:hAnsi="Book Antiqua" w:cs="Book Antiqua"/>
          <w:color w:val="000000"/>
        </w:rPr>
        <w:t>hildren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="006648FB" w:rsidRPr="006E60CC">
        <w:rPr>
          <w:rFonts w:ascii="Book Antiqua" w:eastAsia="Book Antiqua" w:hAnsi="Book Antiqua" w:cs="Book Antiqua"/>
          <w:color w:val="000000"/>
        </w:rPr>
        <w:t>I</w:t>
      </w:r>
      <w:r w:rsidRPr="006E60CC">
        <w:rPr>
          <w:rFonts w:ascii="Book Antiqua" w:eastAsia="Book Antiqua" w:hAnsi="Book Antiqua" w:cs="Book Antiqua"/>
          <w:color w:val="000000"/>
        </w:rPr>
        <w:t>nfant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="006648FB" w:rsidRPr="006E60CC">
        <w:rPr>
          <w:rFonts w:ascii="Book Antiqua" w:eastAsia="Book Antiqua" w:hAnsi="Book Antiqua" w:cs="Book Antiqua"/>
          <w:color w:val="000000"/>
        </w:rPr>
        <w:t>I</w:t>
      </w:r>
      <w:r w:rsidRPr="006E60CC">
        <w:rPr>
          <w:rFonts w:ascii="Book Antiqua" w:eastAsia="Book Antiqua" w:hAnsi="Book Antiqua" w:cs="Book Antiqua"/>
          <w:color w:val="000000"/>
        </w:rPr>
        <w:t>mpedanc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tudy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="006648FB" w:rsidRPr="006E60CC">
        <w:rPr>
          <w:rFonts w:ascii="Book Antiqua" w:eastAsia="Book Antiqua" w:hAnsi="Book Antiqua" w:cs="Book Antiqua"/>
          <w:color w:val="000000"/>
        </w:rPr>
        <w:t>L</w:t>
      </w:r>
      <w:r w:rsidRPr="006E60CC">
        <w:rPr>
          <w:rFonts w:ascii="Book Antiqua" w:eastAsia="Book Antiqua" w:hAnsi="Book Antiqua" w:cs="Book Antiqua"/>
          <w:color w:val="000000"/>
        </w:rPr>
        <w:t>owe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phincter</w:t>
      </w:r>
    </w:p>
    <w:p w14:paraId="28D2D2CE" w14:textId="48FA484E" w:rsidR="00A77B3E" w:rsidRDefault="00A77B3E" w:rsidP="006E60CC">
      <w:pPr>
        <w:spacing w:line="360" w:lineRule="auto"/>
        <w:jc w:val="both"/>
        <w:rPr>
          <w:rFonts w:ascii="Book Antiqua" w:hAnsi="Book Antiqua"/>
        </w:rPr>
      </w:pPr>
    </w:p>
    <w:p w14:paraId="642F8DFE" w14:textId="77777777" w:rsidR="00887F02" w:rsidRDefault="00887F02" w:rsidP="00887F02">
      <w:pPr>
        <w:spacing w:line="360" w:lineRule="auto"/>
        <w:rPr>
          <w:rFonts w:ascii="Book Antiqua" w:eastAsia="Book Antiqua" w:hAnsi="Book Antiqua" w:cs="Book Antiqua"/>
          <w:color w:val="000000"/>
        </w:rPr>
      </w:pPr>
      <w:r>
        <w:rPr>
          <w:rFonts w:ascii="Book Antiqua" w:eastAsia="Book Antiqua" w:hAnsi="Book Antiqua" w:cs="Book Antiqua" w:hint="eastAsia"/>
          <w:b/>
          <w:color w:val="000000"/>
        </w:rPr>
        <w:t>©</w:t>
      </w:r>
      <w:r>
        <w:rPr>
          <w:rFonts w:ascii="Book Antiqua" w:eastAsia="Book Antiqua" w:hAnsi="Book Antiqua" w:cs="Book Antiqua"/>
          <w:b/>
          <w:color w:val="000000"/>
        </w:rPr>
        <w:t>The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Author(s) 202</w:t>
      </w:r>
      <w:r>
        <w:rPr>
          <w:rFonts w:ascii="Book Antiqua" w:hAnsi="Book Antiqua" w:cs="Book Antiqua"/>
          <w:b/>
          <w:color w:val="000000"/>
        </w:rPr>
        <w:t>3</w:t>
      </w:r>
      <w:r>
        <w:rPr>
          <w:rFonts w:ascii="Book Antiqua" w:eastAsia="Book Antiqua" w:hAnsi="Book Antiqua" w:cs="Book Antiqua"/>
          <w:b/>
          <w:color w:val="000000"/>
        </w:rPr>
        <w:t xml:space="preserve">. </w:t>
      </w:r>
      <w:r>
        <w:rPr>
          <w:rFonts w:ascii="Book Antiqua" w:eastAsia="Book Antiqua" w:hAnsi="Book Antiqua" w:cs="Book Antiqua"/>
          <w:color w:val="000000"/>
        </w:rPr>
        <w:t>Published by Baishideng Publishing Group Inc. All rights reserved.</w:t>
      </w:r>
    </w:p>
    <w:p w14:paraId="44B4B925" w14:textId="77777777" w:rsidR="00887F02" w:rsidRPr="006E60CC" w:rsidRDefault="00887F02" w:rsidP="006E60CC">
      <w:pPr>
        <w:spacing w:line="360" w:lineRule="auto"/>
        <w:jc w:val="both"/>
        <w:rPr>
          <w:rFonts w:ascii="Book Antiqua" w:hAnsi="Book Antiqua"/>
        </w:rPr>
      </w:pPr>
    </w:p>
    <w:p w14:paraId="0C60766A" w14:textId="2C219675" w:rsidR="00887F02" w:rsidRDefault="00887F02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>
        <w:rPr>
          <w:rFonts w:ascii="Book Antiqua" w:hAnsi="Book Antiqua" w:hint="eastAsia"/>
          <w:b/>
          <w:bCs/>
        </w:rPr>
        <w:t>Citation:</w:t>
      </w:r>
      <w:r>
        <w:rPr>
          <w:rFonts w:ascii="Book Antiqua" w:hAnsi="Book Antiqua"/>
          <w:b/>
          <w:bCs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</w:rPr>
        <w:t>Sintusek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</w:rPr>
        <w:t>P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</w:rPr>
        <w:t>Mutalib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</w:rPr>
        <w:t>M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</w:rPr>
        <w:t>Thapa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</w:rPr>
        <w:t>N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</w:rPr>
        <w:t>Gastro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</w:rPr>
        <w:t>diseas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</w:rPr>
        <w:t>children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="00657C13" w:rsidRPr="006E60CC">
        <w:rPr>
          <w:rFonts w:ascii="Book Antiqua" w:eastAsia="Book Antiqua" w:hAnsi="Book Antiqua" w:cs="Book Antiqua"/>
          <w:color w:val="000000"/>
        </w:rPr>
        <w:t>W</w:t>
      </w:r>
      <w:r w:rsidR="001B312D" w:rsidRPr="006E60CC">
        <w:rPr>
          <w:rFonts w:ascii="Book Antiqua" w:eastAsia="Book Antiqua" w:hAnsi="Book Antiqua" w:cs="Book Antiqua"/>
          <w:color w:val="000000"/>
        </w:rPr>
        <w:t>hat</w:t>
      </w:r>
      <w:r w:rsidR="009F2496" w:rsidRPr="006E60CC">
        <w:rPr>
          <w:rFonts w:ascii="Book Antiqua" w:eastAsia="Book Antiqua" w:hAnsi="Book Antiqua" w:cs="Book Antiqua"/>
          <w:color w:val="000000"/>
        </w:rPr>
        <w:t>’</w:t>
      </w:r>
      <w:r w:rsidR="001B312D" w:rsidRPr="006E60CC">
        <w:rPr>
          <w:rFonts w:ascii="Book Antiqua" w:eastAsia="Book Antiqua" w:hAnsi="Book Antiqua" w:cs="Book Antiqua"/>
          <w:color w:val="000000"/>
        </w:rPr>
        <w:t>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</w:rPr>
        <w:t>new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</w:rPr>
        <w:t>righ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</w:rPr>
        <w:t>now?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="001B312D" w:rsidRPr="006E60CC">
        <w:rPr>
          <w:rFonts w:ascii="Book Antiqua" w:eastAsia="Book Antiqua" w:hAnsi="Book Antiqua" w:cs="Book Antiqua"/>
          <w:i/>
          <w:iCs/>
          <w:color w:val="000000"/>
        </w:rPr>
        <w:t>World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="001B312D" w:rsidRPr="006E60CC">
        <w:rPr>
          <w:rFonts w:ascii="Book Antiqua" w:eastAsia="Book Antiqua" w:hAnsi="Book Antiqua" w:cs="Book Antiqua"/>
          <w:i/>
          <w:iCs/>
          <w:color w:val="000000"/>
        </w:rPr>
        <w:t>J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="001B312D" w:rsidRPr="006E60CC">
        <w:rPr>
          <w:rFonts w:ascii="Book Antiqua" w:eastAsia="Book Antiqua" w:hAnsi="Book Antiqua" w:cs="Book Antiqua"/>
          <w:i/>
          <w:iCs/>
          <w:color w:val="000000"/>
        </w:rPr>
        <w:t>Gastrointest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="001B312D" w:rsidRPr="006E60CC">
        <w:rPr>
          <w:rFonts w:ascii="Book Antiqua" w:eastAsia="Book Antiqua" w:hAnsi="Book Antiqua" w:cs="Book Antiqua"/>
          <w:i/>
          <w:iCs/>
          <w:color w:val="000000"/>
        </w:rPr>
        <w:t>Endos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</w:rPr>
        <w:t>2023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="00DF0E6C" w:rsidRPr="00DF0E6C">
        <w:rPr>
          <w:rFonts w:ascii="Book Antiqua" w:eastAsia="Book Antiqua" w:hAnsi="Book Antiqua" w:cs="Book Antiqua"/>
          <w:color w:val="000000"/>
        </w:rPr>
        <w:t xml:space="preserve">15(3): </w:t>
      </w:r>
      <w:r>
        <w:rPr>
          <w:rFonts w:ascii="Book Antiqua" w:eastAsia="Book Antiqua" w:hAnsi="Book Antiqua" w:cs="Book Antiqua"/>
          <w:color w:val="000000"/>
        </w:rPr>
        <w:t>84</w:t>
      </w:r>
      <w:r w:rsidR="00DF0E6C" w:rsidRPr="00DF0E6C">
        <w:rPr>
          <w:rFonts w:ascii="Book Antiqua" w:eastAsia="Book Antiqua" w:hAnsi="Book Antiqua" w:cs="Book Antiqua"/>
          <w:color w:val="000000"/>
        </w:rPr>
        <w:t>-</w:t>
      </w:r>
      <w:r>
        <w:rPr>
          <w:rFonts w:ascii="Book Antiqua" w:eastAsia="Book Antiqua" w:hAnsi="Book Antiqua" w:cs="Book Antiqua"/>
          <w:color w:val="000000"/>
        </w:rPr>
        <w:t>102</w:t>
      </w:r>
      <w:r w:rsidR="00DF0E6C" w:rsidRPr="00DF0E6C">
        <w:rPr>
          <w:rFonts w:ascii="Book Antiqua" w:eastAsia="Book Antiqua" w:hAnsi="Book Antiqua" w:cs="Book Antiqua"/>
          <w:color w:val="000000"/>
        </w:rPr>
        <w:t xml:space="preserve"> </w:t>
      </w:r>
    </w:p>
    <w:p w14:paraId="2DD7C1D6" w14:textId="2504698F" w:rsidR="00887F02" w:rsidRDefault="00DF0E6C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887F02">
        <w:rPr>
          <w:rFonts w:ascii="Book Antiqua" w:eastAsia="Book Antiqua" w:hAnsi="Book Antiqua" w:cs="Book Antiqua"/>
          <w:b/>
          <w:bCs/>
          <w:color w:val="000000"/>
        </w:rPr>
        <w:t>URL:</w:t>
      </w:r>
      <w:r w:rsidRPr="00DF0E6C">
        <w:rPr>
          <w:rFonts w:ascii="Book Antiqua" w:eastAsia="Book Antiqua" w:hAnsi="Book Antiqua" w:cs="Book Antiqua"/>
          <w:color w:val="000000"/>
        </w:rPr>
        <w:t xml:space="preserve"> </w:t>
      </w:r>
      <w:hyperlink r:id="rId9" w:history="1">
        <w:r w:rsidR="00887F02" w:rsidRPr="00887F02">
          <w:rPr>
            <w:rStyle w:val="af"/>
            <w:rFonts w:ascii="Book Antiqua" w:eastAsia="Book Antiqua" w:hAnsi="Book Antiqua" w:cs="Book Antiqua"/>
            <w:color w:val="000000" w:themeColor="text1"/>
            <w:u w:val="none"/>
          </w:rPr>
          <w:t>https://www.wjgnet.com/1948-5190/full/v15/i3/84.htm</w:t>
        </w:r>
      </w:hyperlink>
      <w:r w:rsidRPr="00887F02">
        <w:rPr>
          <w:rFonts w:ascii="Book Antiqua" w:eastAsia="Book Antiqua" w:hAnsi="Book Antiqua" w:cs="Book Antiqua"/>
          <w:color w:val="000000" w:themeColor="text1"/>
        </w:rPr>
        <w:t xml:space="preserve"> </w:t>
      </w:r>
    </w:p>
    <w:p w14:paraId="3AEDE84D" w14:textId="7AED2312" w:rsidR="00A77B3E" w:rsidRPr="006E60CC" w:rsidRDefault="00DF0E6C" w:rsidP="006E60CC">
      <w:pPr>
        <w:spacing w:line="360" w:lineRule="auto"/>
        <w:jc w:val="both"/>
        <w:rPr>
          <w:rFonts w:ascii="Book Antiqua" w:hAnsi="Book Antiqua"/>
        </w:rPr>
      </w:pPr>
      <w:r w:rsidRPr="00887F02">
        <w:rPr>
          <w:rFonts w:ascii="Book Antiqua" w:eastAsia="Book Antiqua" w:hAnsi="Book Antiqua" w:cs="Book Antiqua"/>
          <w:b/>
          <w:bCs/>
          <w:color w:val="000000"/>
        </w:rPr>
        <w:t>DOI:</w:t>
      </w:r>
      <w:r w:rsidRPr="00DF0E6C">
        <w:rPr>
          <w:rFonts w:ascii="Book Antiqua" w:eastAsia="Book Antiqua" w:hAnsi="Book Antiqua" w:cs="Book Antiqua"/>
          <w:color w:val="000000"/>
        </w:rPr>
        <w:t xml:space="preserve"> https://dx.doi.org/10.4253/wjge.v1</w:t>
      </w:r>
      <w:r w:rsidR="00376D8E">
        <w:rPr>
          <w:rFonts w:ascii="Book Antiqua" w:eastAsia="Book Antiqua" w:hAnsi="Book Antiqua" w:cs="Book Antiqua"/>
          <w:color w:val="000000"/>
        </w:rPr>
        <w:t>5</w:t>
      </w:r>
      <w:r w:rsidRPr="00DF0E6C">
        <w:rPr>
          <w:rFonts w:ascii="Book Antiqua" w:eastAsia="Book Antiqua" w:hAnsi="Book Antiqua" w:cs="Book Antiqua"/>
          <w:color w:val="000000"/>
        </w:rPr>
        <w:t>.i3.</w:t>
      </w:r>
      <w:r w:rsidR="00887F02">
        <w:rPr>
          <w:rFonts w:ascii="Book Antiqua" w:eastAsia="Book Antiqua" w:hAnsi="Book Antiqua" w:cs="Book Antiqua"/>
          <w:color w:val="000000"/>
        </w:rPr>
        <w:t>84</w:t>
      </w:r>
    </w:p>
    <w:p w14:paraId="53F5A60B" w14:textId="77777777" w:rsidR="00A77B3E" w:rsidRPr="006E60CC" w:rsidRDefault="00A77B3E" w:rsidP="006E60CC">
      <w:pPr>
        <w:spacing w:line="360" w:lineRule="auto"/>
        <w:jc w:val="both"/>
        <w:rPr>
          <w:rFonts w:ascii="Book Antiqua" w:hAnsi="Book Antiqua"/>
        </w:rPr>
      </w:pPr>
    </w:p>
    <w:p w14:paraId="11EFC632" w14:textId="17BFBD8E" w:rsidR="00A77B3E" w:rsidRPr="006E60CC" w:rsidRDefault="001B312D" w:rsidP="006E60CC">
      <w:pPr>
        <w:spacing w:line="360" w:lineRule="auto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b/>
          <w:bCs/>
          <w:color w:val="000000"/>
        </w:rPr>
        <w:t>Core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Tip: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astroesophage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iseas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(GERD)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atholog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oces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quir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omp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sessmen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reatment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anifestation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peciall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you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hildr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var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ak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halleng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iagnose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mbin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phage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H-MII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lastRenderedPageBreak/>
        <w:t>manometr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creas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iagnost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ccurac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elp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xpla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t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athogenesis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edicati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houl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arget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nderly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athogenesis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known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inimiz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mplications.</w:t>
      </w:r>
    </w:p>
    <w:p w14:paraId="3693299B" w14:textId="77777777" w:rsidR="00A77B3E" w:rsidRPr="006E60CC" w:rsidRDefault="00A77B3E" w:rsidP="006E60CC">
      <w:pPr>
        <w:spacing w:line="360" w:lineRule="auto"/>
        <w:jc w:val="both"/>
        <w:rPr>
          <w:rFonts w:ascii="Book Antiqua" w:hAnsi="Book Antiqua"/>
        </w:rPr>
      </w:pPr>
    </w:p>
    <w:p w14:paraId="1FA76358" w14:textId="77777777" w:rsidR="006648FB" w:rsidRPr="006E60CC" w:rsidRDefault="001B312D" w:rsidP="006E60CC">
      <w:pPr>
        <w:spacing w:line="360" w:lineRule="auto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b/>
          <w:caps/>
          <w:color w:val="000000"/>
          <w:u w:val="single"/>
        </w:rPr>
        <w:t>INTRODUCTION</w:t>
      </w:r>
    </w:p>
    <w:p w14:paraId="5296A4C5" w14:textId="35DB10EC" w:rsidR="00A77B3E" w:rsidRPr="006E60CC" w:rsidRDefault="001B312D" w:rsidP="006E60CC">
      <w:pPr>
        <w:spacing w:line="360" w:lineRule="auto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mbin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uidelin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uropea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ort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merica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ocietie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aediatr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astroenterology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epatology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utriti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(ESPGHA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APSPGHA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spectively)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1]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efin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6648FB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astroesophage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6648FB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6648FB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(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</w:t>
      </w:r>
      <w:r w:rsidR="006648FB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)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assag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astr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ntent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phagu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ithou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gurgitati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vomit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6648FB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6648FB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iseas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6648FB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(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</w:t>
      </w:r>
      <w:r w:rsidR="006648FB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)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he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lead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roublesom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ymptom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ffec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ail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unction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/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lead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linic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mplication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ith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phagu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th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ystems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linic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ymptom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ign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variabl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onspecif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peciall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fant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you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hildren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t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ifficul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ak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iagnos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as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istor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hysic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xaminati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lone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urthermore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th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ignifican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isorder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im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a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e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rgen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ttenti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il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e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nsider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xcluded.</w:t>
      </w:r>
    </w:p>
    <w:p w14:paraId="1872E54D" w14:textId="77777777" w:rsidR="006648FB" w:rsidRPr="006E60CC" w:rsidRDefault="006648FB" w:rsidP="006E60CC">
      <w:pPr>
        <w:spacing w:line="360" w:lineRule="auto"/>
        <w:jc w:val="both"/>
        <w:rPr>
          <w:rFonts w:ascii="Book Antiqua" w:eastAsia="Book Antiqua" w:hAnsi="Book Antiqua" w:cs="Book Antiqua"/>
          <w:b/>
          <w:bCs/>
          <w:color w:val="000000"/>
          <w:shd w:val="clear" w:color="auto" w:fill="FFFFFF"/>
        </w:rPr>
      </w:pPr>
    </w:p>
    <w:p w14:paraId="783C03A9" w14:textId="3170B541" w:rsidR="00A77B3E" w:rsidRPr="006E60CC" w:rsidRDefault="006648FB" w:rsidP="006E60CC">
      <w:pPr>
        <w:spacing w:line="360" w:lineRule="auto"/>
        <w:jc w:val="both"/>
        <w:rPr>
          <w:rFonts w:ascii="Book Antiqua" w:hAnsi="Book Antiqua"/>
          <w:u w:val="single"/>
        </w:rPr>
      </w:pPr>
      <w:r w:rsidRPr="006E60CC">
        <w:rPr>
          <w:rFonts w:ascii="Book Antiqua" w:eastAsia="Book Antiqua" w:hAnsi="Book Antiqua" w:cs="Book Antiqua"/>
          <w:b/>
          <w:bCs/>
          <w:color w:val="000000"/>
          <w:u w:val="single"/>
          <w:shd w:val="clear" w:color="auto" w:fill="FFFFFF"/>
        </w:rPr>
        <w:t>EPIDEMIOLOGY</w:t>
      </w:r>
    </w:p>
    <w:p w14:paraId="31657264" w14:textId="03FC2620" w:rsidR="00A77B3E" w:rsidRPr="006E60CC" w:rsidRDefault="001B312D" w:rsidP="006E60CC">
      <w:pPr>
        <w:spacing w:line="360" w:lineRule="auto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evalenc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varie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cros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tudie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epend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iagnost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riteri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s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tud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esign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ystemat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view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ublish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2019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emonstrat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veral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ool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evalenc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ymptom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rom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4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ross-section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tudies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26.9%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6648FB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[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95%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nfidenc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terv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(CI)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20.1-33.7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2</w:t>
      </w:r>
      <w:r w:rsidR="006648FB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6.83</w:t>
      </w:r>
      <w:r w:rsidR="006648FB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]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2]</w:t>
      </w:r>
      <w:r w:rsidR="00E80014">
        <w:rPr>
          <w:rFonts w:ascii="Book Antiqua" w:eastAsia="Book Antiqua" w:hAnsi="Book Antiqua" w:cs="Book Antiqua"/>
          <w:color w:val="000000"/>
          <w:shd w:val="clear" w:color="auto" w:fill="FFFFFF"/>
        </w:rPr>
        <w:t>;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owever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evalenc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fants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cros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umb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ospectiv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tudies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end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ecreas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im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rom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25.5%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3]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A178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g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1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26.5%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4]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A178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g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A178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6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k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7.7%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4]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g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3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o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2.6%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4]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2.9%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3]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g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6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nl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1.1%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4]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1.6%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5]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g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12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o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xplanati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eclin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escrib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athogenes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ecti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elow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evalenc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i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(8.7%)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mparabl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ot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nit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tate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(8.9%)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urop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(8.3</w:t>
      </w:r>
      <w:r w:rsidR="006648FB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%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-32</w:t>
      </w:r>
      <w:r w:rsidR="006648FB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.0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%)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hildren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umb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linic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ndition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learl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edispos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evelopmen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hic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clud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rrect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phage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tresia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6]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eurologic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mpairment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7,8]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ematurity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9-11]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w</w:t>
      </w:r>
      <w:r w:rsidR="009F2496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’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ilk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ote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llergy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12-15]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rrect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lastRenderedPageBreak/>
        <w:t>esophage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tresia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xample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evalenc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iagnos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s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mpedance-p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onitor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istopatholog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ig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p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47.1%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64.7%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spectively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6]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</w:p>
    <w:p w14:paraId="12BF785A" w14:textId="77777777" w:rsidR="006648FB" w:rsidRPr="006E60CC" w:rsidRDefault="006648FB" w:rsidP="006E60CC">
      <w:pPr>
        <w:spacing w:line="360" w:lineRule="auto"/>
        <w:jc w:val="both"/>
        <w:rPr>
          <w:rFonts w:ascii="Book Antiqua" w:eastAsia="Book Antiqua" w:hAnsi="Book Antiqua" w:cs="Book Antiqua"/>
          <w:b/>
          <w:bCs/>
          <w:color w:val="000000"/>
          <w:shd w:val="clear" w:color="auto" w:fill="FFFFFF"/>
        </w:rPr>
      </w:pPr>
    </w:p>
    <w:p w14:paraId="1BE233E2" w14:textId="20566583" w:rsidR="00A77B3E" w:rsidRPr="006E60CC" w:rsidRDefault="006648FB" w:rsidP="006E60CC">
      <w:pPr>
        <w:spacing w:line="360" w:lineRule="auto"/>
        <w:jc w:val="both"/>
        <w:rPr>
          <w:rFonts w:ascii="Book Antiqua" w:hAnsi="Book Antiqua"/>
          <w:u w:val="single"/>
        </w:rPr>
      </w:pPr>
      <w:r w:rsidRPr="006E60CC">
        <w:rPr>
          <w:rFonts w:ascii="Book Antiqua" w:eastAsia="Book Antiqua" w:hAnsi="Book Antiqua" w:cs="Book Antiqua"/>
          <w:b/>
          <w:bCs/>
          <w:color w:val="000000"/>
          <w:u w:val="single"/>
          <w:shd w:val="clear" w:color="auto" w:fill="FFFFFF"/>
        </w:rPr>
        <w:t>PATHOPHYSIOLOGY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  <w:u w:val="single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  <w:u w:val="single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  <w:u w:val="single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  <w:u w:val="single"/>
          <w:shd w:val="clear" w:color="auto" w:fill="FFFFFF"/>
        </w:rPr>
        <w:t>REFLUX-ASSOCIATED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  <w:u w:val="single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  <w:u w:val="single"/>
          <w:shd w:val="clear" w:color="auto" w:fill="FFFFFF"/>
        </w:rPr>
        <w:t>CONDITIONS</w:t>
      </w:r>
    </w:p>
    <w:p w14:paraId="4FED1880" w14:textId="015F858E" w:rsidR="00A77B3E" w:rsidRPr="006E60CC" w:rsidRDefault="001B312D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  <w:shd w:val="clear" w:color="auto" w:fill="FFFFFF"/>
        </w:rPr>
      </w:pP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a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athogenes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hildren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dults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bnorm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ransien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low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phage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phinct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laxati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(TLESR)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th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actor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mplicat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athogenes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16]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clud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atom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tegrit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tireflux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arrier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el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</w:t>
      </w:r>
      <w:r w:rsidR="00AA178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s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A178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ffect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phage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eristals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learanc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(Tabl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1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6648FB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gu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1).</w:t>
      </w:r>
    </w:p>
    <w:p w14:paraId="5F459775" w14:textId="77777777" w:rsidR="006648FB" w:rsidRPr="006E60CC" w:rsidRDefault="006648FB" w:rsidP="006E60CC">
      <w:pPr>
        <w:spacing w:line="360" w:lineRule="auto"/>
        <w:jc w:val="both"/>
        <w:rPr>
          <w:rFonts w:ascii="Book Antiqua" w:hAnsi="Book Antiqua"/>
        </w:rPr>
      </w:pPr>
    </w:p>
    <w:p w14:paraId="55D1D791" w14:textId="797AEF12" w:rsidR="00A77B3E" w:rsidRPr="006E60CC" w:rsidRDefault="001B312D" w:rsidP="006E60CC">
      <w:pPr>
        <w:spacing w:line="360" w:lineRule="auto"/>
        <w:jc w:val="both"/>
        <w:rPr>
          <w:rFonts w:ascii="Book Antiqua" w:hAnsi="Book Antiqua"/>
          <w:b/>
          <w:bCs/>
        </w:rPr>
      </w:pPr>
      <w:r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Transient</w:t>
      </w:r>
      <w:r w:rsidR="00B30608"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lower</w:t>
      </w:r>
      <w:r w:rsidR="00B30608"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esophageal</w:t>
      </w:r>
      <w:r w:rsidR="00B30608"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sphincter</w:t>
      </w:r>
      <w:r w:rsidR="00B30608"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relaxation</w:t>
      </w:r>
    </w:p>
    <w:p w14:paraId="6E47B32F" w14:textId="23C2EA0A" w:rsidR="00A77B3E" w:rsidRPr="006E60CC" w:rsidRDefault="001B312D" w:rsidP="006E60CC">
      <w:pPr>
        <w:spacing w:line="360" w:lineRule="auto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low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phage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phinct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(LES)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essu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end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creas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fant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creas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station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ge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17-19]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A178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A178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ormality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LE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laxati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ollow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wallow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imar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eristals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phagus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owever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LES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laxati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LE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o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eced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wallow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a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A178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ls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ccu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lead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atholog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flux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LES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a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A178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timulate</w:t>
      </w:r>
      <w:r w:rsidR="00AA178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creas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traesophage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essu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sul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rying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astr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istensi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spirator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iseases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LES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A178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a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emonstrate</w:t>
      </w:r>
      <w:r w:rsidR="00AA178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fant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A178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rom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A178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station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g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28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k</w:t>
      </w:r>
      <w:r w:rsidR="00AA178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18,19]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terestingly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an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tudie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A178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av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A178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how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LES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o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ccu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o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97566C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atient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97566C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97566C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mpar</w:t>
      </w:r>
      <w:r w:rsidR="00AA178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97566C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ealth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97566C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ersons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18,20]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atient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o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likel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av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ci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A178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mpar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A178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orm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ersons</w:t>
      </w:r>
      <w:r w:rsidR="00AA178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A178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hic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igh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xpla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inding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21,22]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ddition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A178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A178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ailu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A178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A178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n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A178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A178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o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A178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ever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otectiv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echanisms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etail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elow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a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A178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ls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ntribut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athogenes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</w:p>
    <w:p w14:paraId="5E5FB87D" w14:textId="77777777" w:rsidR="006648FB" w:rsidRPr="006E60CC" w:rsidRDefault="006648FB" w:rsidP="006E60CC">
      <w:pPr>
        <w:spacing w:line="360" w:lineRule="auto"/>
        <w:jc w:val="both"/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</w:pPr>
    </w:p>
    <w:p w14:paraId="4FB2064A" w14:textId="38415366" w:rsidR="00A77B3E" w:rsidRPr="006E60CC" w:rsidRDefault="001B312D" w:rsidP="006E60CC">
      <w:pPr>
        <w:spacing w:line="360" w:lineRule="auto"/>
        <w:jc w:val="both"/>
        <w:rPr>
          <w:rFonts w:ascii="Book Antiqua" w:hAnsi="Book Antiqua"/>
          <w:b/>
          <w:bCs/>
        </w:rPr>
      </w:pPr>
      <w:r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anatomy</w:t>
      </w:r>
      <w:r w:rsidR="00B30608"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antireflux</w:t>
      </w:r>
      <w:r w:rsidR="00B30608"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barrier</w:t>
      </w:r>
    </w:p>
    <w:p w14:paraId="7BA8143B" w14:textId="058B5C31" w:rsidR="00A77B3E" w:rsidRPr="006E60CC" w:rsidRDefault="001B312D" w:rsidP="006E60CC">
      <w:pPr>
        <w:spacing w:line="360" w:lineRule="auto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tireflux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arri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nsist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LES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iaphragmat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inchcock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gl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(</w:t>
      </w:r>
      <w:r w:rsidR="006648FB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ig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F16931">
        <w:rPr>
          <w:rFonts w:ascii="Book Antiqua" w:eastAsia="Book Antiqua" w:hAnsi="Book Antiqua" w:cs="Book Antiqua"/>
          <w:color w:val="000000"/>
          <w:shd w:val="clear" w:color="auto" w:fill="FFFFFF"/>
        </w:rPr>
        <w:t>1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)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LE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1-2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m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ig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essu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zon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locat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juncti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etwe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phagu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tomac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mpris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trins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(low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phage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uscl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ibers)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xtrins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mponent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(obliqu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l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uscl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iber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rom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tomac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usculofaci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l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rom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iaphragm)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urth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upport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hor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lengt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tra-abdomin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phagu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el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gl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phagogastr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gle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cut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lastRenderedPageBreak/>
        <w:t>angl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orm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etwe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ardi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bdomin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ar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LES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23]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mposit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ti-reflux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arri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ct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ormalit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hysiolog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phinct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etwe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ig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tomac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(intra-abdominal)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essu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mpar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low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essu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phagu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(intra-thoracic)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u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even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gurgitati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astr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ntent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lo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essu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radien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phagus.</w:t>
      </w:r>
    </w:p>
    <w:p w14:paraId="7A1D02FB" w14:textId="6F7307A9" w:rsidR="00A77B3E" w:rsidRPr="006E60CC" w:rsidRDefault="001B312D" w:rsidP="006E60CC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fants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longsid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LESRs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nderdevelopmen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bdomin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ar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LE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gl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likel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xpla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ig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evalenc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fantil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eriod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24,25]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he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iat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erni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esen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atients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eparati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LE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rur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iaphragm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ct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ignificantl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mpai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tireflux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arri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ntribut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creas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ci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xposu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phagu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.</w:t>
      </w:r>
    </w:p>
    <w:p w14:paraId="12951334" w14:textId="77777777" w:rsidR="006648FB" w:rsidRPr="006E60CC" w:rsidRDefault="006648FB" w:rsidP="006E60CC">
      <w:pPr>
        <w:spacing w:line="360" w:lineRule="auto"/>
        <w:jc w:val="both"/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</w:pPr>
    </w:p>
    <w:p w14:paraId="46085896" w14:textId="0CAC74A9" w:rsidR="00A77B3E" w:rsidRPr="006E60CC" w:rsidRDefault="001B312D" w:rsidP="006E60CC">
      <w:pPr>
        <w:spacing w:line="360" w:lineRule="auto"/>
        <w:jc w:val="both"/>
        <w:rPr>
          <w:rFonts w:ascii="Book Antiqua" w:hAnsi="Book Antiqua"/>
          <w:b/>
          <w:bCs/>
        </w:rPr>
      </w:pPr>
      <w:r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Esophageal</w:t>
      </w:r>
      <w:r w:rsidR="00B30608"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peristalsis</w:t>
      </w:r>
      <w:r w:rsidR="00B30608"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clearance</w:t>
      </w:r>
    </w:p>
    <w:p w14:paraId="493B40A4" w14:textId="4D6FA930" w:rsidR="00A77B3E" w:rsidRPr="006E60CC" w:rsidRDefault="001B312D" w:rsidP="006E60CC">
      <w:pPr>
        <w:spacing w:line="360" w:lineRule="auto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even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phage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ucos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jur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rom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ovemen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astr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ntent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phagu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ft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LE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laxation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econdar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phage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eristals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learanc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fluxat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ack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tomac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nsider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a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otectiv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echanism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oreover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prigh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ositi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a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urth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elp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volum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learanc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ravity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par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rom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echanic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learance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ci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nten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fluxat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a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eutraliz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ot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wallow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aliv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phage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ecretions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fants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volum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learanc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les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ffectiv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u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i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ostl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cumben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osition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ur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leep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duc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requenc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imar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econdar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phage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eristals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a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ntribut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ecipitat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1,16]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Pr="006E60CC">
        <w:rPr>
          <w:rFonts w:ascii="Book Antiqua" w:eastAsia="Book Antiqua" w:hAnsi="Book Antiqua" w:cs="Book Antiqua"/>
          <w:color w:val="000000"/>
        </w:rPr>
        <w:t>n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isorde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a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rimaril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(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e.g.</w:t>
      </w:r>
      <w:r w:rsidR="006648FB"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tresia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chalasia)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econdaril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(esophagitis)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ffect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otilit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a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creas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redispositi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ERD</w:t>
      </w:r>
      <w:r w:rsidRPr="006E60CC">
        <w:rPr>
          <w:rFonts w:ascii="Book Antiqua" w:eastAsia="Book Antiqua" w:hAnsi="Book Antiqua" w:cs="Book Antiqua"/>
          <w:color w:val="000000"/>
          <w:vertAlign w:val="superscript"/>
        </w:rPr>
        <w:t>[26-29]</w:t>
      </w:r>
      <w:r w:rsidRPr="006E60CC">
        <w:rPr>
          <w:rFonts w:ascii="Book Antiqua" w:eastAsia="Book Antiqua" w:hAnsi="Book Antiqua" w:cs="Book Antiqua"/>
          <w:color w:val="000000"/>
        </w:rPr>
        <w:t>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oreover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elay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astr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mpty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astroparesis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t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ransien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henomen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hildr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ft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fection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a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aus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ostprandi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rom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astr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istensi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timulat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LE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laxation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30]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</w:p>
    <w:p w14:paraId="1A4B1C06" w14:textId="77777777" w:rsidR="006648FB" w:rsidRPr="006E60CC" w:rsidRDefault="006648FB" w:rsidP="006E60CC">
      <w:pPr>
        <w:spacing w:line="360" w:lineRule="auto"/>
        <w:jc w:val="both"/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</w:pPr>
    </w:p>
    <w:p w14:paraId="012BBEBB" w14:textId="7F4BCED7" w:rsidR="00A77B3E" w:rsidRPr="006E60CC" w:rsidRDefault="001B312D" w:rsidP="006E60CC">
      <w:pPr>
        <w:spacing w:line="360" w:lineRule="auto"/>
        <w:jc w:val="both"/>
        <w:rPr>
          <w:rFonts w:ascii="Book Antiqua" w:hAnsi="Book Antiqua"/>
          <w:b/>
          <w:bCs/>
        </w:rPr>
      </w:pPr>
      <w:r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Others</w:t>
      </w:r>
    </w:p>
    <w:p w14:paraId="0640B5AC" w14:textId="47C6F898" w:rsidR="00A77B3E" w:rsidRPr="006E60CC" w:rsidRDefault="001B312D" w:rsidP="006E60CC">
      <w:pPr>
        <w:spacing w:line="360" w:lineRule="auto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terestingly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ostprandi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ci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ocke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henomen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e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el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escrib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letch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et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al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31]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escrib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loat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“pocket”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nbuffer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servoi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astr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lastRenderedPageBreak/>
        <w:t>aci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a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ecom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xpos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phagu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ur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LE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laxation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ol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ci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ocke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athogenes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e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port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u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limit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dul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tudies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32,33]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</w:p>
    <w:p w14:paraId="3F8CD738" w14:textId="2955ACD9" w:rsidR="00855DF0" w:rsidRPr="006E60CC" w:rsidRDefault="001B312D" w:rsidP="006E60CC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ddition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phage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ucos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efens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a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mpromis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umb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ndition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uc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phagit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rom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osinophil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th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flammator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isease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el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fections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efec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phage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ucos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efens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a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lea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phage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ysmotilit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phagit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a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uperimposed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phage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ucos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ntain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ceptor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ensitiv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cid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emperatu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volume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i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estructi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eve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phagit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igh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xpla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yposensitivit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jur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hildr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arret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phagu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rrect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phage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tresia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34]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ig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dex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uspici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tensiv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valuati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onitoring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clud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istopatholog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phagus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eed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uc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atients.</w:t>
      </w:r>
    </w:p>
    <w:p w14:paraId="6890A106" w14:textId="43292430" w:rsidR="00A77B3E" w:rsidRPr="006E60CC" w:rsidRDefault="001B312D" w:rsidP="006E60CC">
      <w:pPr>
        <w:spacing w:line="360" w:lineRule="auto"/>
        <w:ind w:firstLineChars="100" w:firstLine="240"/>
        <w:jc w:val="both"/>
        <w:rPr>
          <w:rFonts w:ascii="Book Antiqua" w:eastAsia="Book Antiqua" w:hAnsi="Book Antiqua" w:cs="Book Antiqua"/>
          <w:color w:val="000000"/>
          <w:shd w:val="clear" w:color="auto" w:fill="FFFFFF"/>
        </w:rPr>
      </w:pP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xtraesophage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anifestati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uc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pp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irwa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isease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N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oblems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an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opos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athway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uc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duc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vagall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ediat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pirati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sufficienc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pp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phage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phinct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(UES)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unction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24,34-38]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</w:p>
    <w:p w14:paraId="0D981B8B" w14:textId="77777777" w:rsidR="00855DF0" w:rsidRPr="006E60CC" w:rsidRDefault="00855DF0" w:rsidP="006E60CC">
      <w:pPr>
        <w:spacing w:line="360" w:lineRule="auto"/>
        <w:ind w:firstLineChars="100" w:firstLine="240"/>
        <w:jc w:val="both"/>
        <w:rPr>
          <w:rFonts w:ascii="Book Antiqua" w:hAnsi="Book Antiqua"/>
        </w:rPr>
      </w:pPr>
    </w:p>
    <w:p w14:paraId="0F7E548D" w14:textId="1C5E22F3" w:rsidR="00A77B3E" w:rsidRPr="006E60CC" w:rsidRDefault="00855DF0" w:rsidP="006E60CC">
      <w:pPr>
        <w:spacing w:line="360" w:lineRule="auto"/>
        <w:jc w:val="both"/>
        <w:rPr>
          <w:rFonts w:ascii="Book Antiqua" w:hAnsi="Book Antiqua"/>
          <w:u w:val="single"/>
        </w:rPr>
      </w:pPr>
      <w:r w:rsidRPr="006E60CC">
        <w:rPr>
          <w:rFonts w:ascii="Book Antiqua" w:eastAsia="Book Antiqua" w:hAnsi="Book Antiqua" w:cs="Book Antiqua"/>
          <w:b/>
          <w:bCs/>
          <w:color w:val="000000"/>
          <w:u w:val="single"/>
          <w:shd w:val="clear" w:color="auto" w:fill="FFFFFF"/>
        </w:rPr>
        <w:t>CLINICAL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  <w:u w:val="single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  <w:u w:val="single"/>
          <w:shd w:val="clear" w:color="auto" w:fill="FFFFFF"/>
        </w:rPr>
        <w:t>MANIFESTATIONS</w:t>
      </w:r>
    </w:p>
    <w:p w14:paraId="7C7E51E0" w14:textId="7A14EE2D" w:rsidR="00A77B3E" w:rsidRPr="006E60CC" w:rsidRDefault="001B312D" w:rsidP="006E60CC">
      <w:pPr>
        <w:spacing w:line="360" w:lineRule="auto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anifestation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a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var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rom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ymptomat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esentati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on-specif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ymptom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uc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rritabilit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fants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requen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vomiting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ailu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rive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nexplain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emia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ifficul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rea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spirator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ymptom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roug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o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pecif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ne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uc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eartbur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ld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hildren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owever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ig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dex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uspici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esenc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larm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eatures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a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qui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arl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vestigati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ith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xclud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th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imicker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nfirm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iagnos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(Tabl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2).</w:t>
      </w:r>
    </w:p>
    <w:p w14:paraId="388427A9" w14:textId="77777777" w:rsidR="00855DF0" w:rsidRPr="006E60CC" w:rsidRDefault="00855DF0" w:rsidP="006E60CC">
      <w:pPr>
        <w:spacing w:line="360" w:lineRule="auto"/>
        <w:jc w:val="both"/>
        <w:rPr>
          <w:rFonts w:ascii="Book Antiqua" w:eastAsia="Book Antiqua" w:hAnsi="Book Antiqua" w:cs="Book Antiqua"/>
          <w:b/>
          <w:bCs/>
          <w:color w:val="000000"/>
          <w:shd w:val="clear" w:color="auto" w:fill="FFFFFF"/>
        </w:rPr>
      </w:pPr>
    </w:p>
    <w:p w14:paraId="15180879" w14:textId="13AE5666" w:rsidR="00A77B3E" w:rsidRPr="006E60CC" w:rsidRDefault="00855DF0" w:rsidP="006E60CC">
      <w:pPr>
        <w:spacing w:line="360" w:lineRule="auto"/>
        <w:jc w:val="both"/>
        <w:rPr>
          <w:rFonts w:ascii="Book Antiqua" w:hAnsi="Book Antiqua"/>
          <w:u w:val="single"/>
        </w:rPr>
      </w:pPr>
      <w:r w:rsidRPr="006E60CC">
        <w:rPr>
          <w:rFonts w:ascii="Book Antiqua" w:eastAsia="Book Antiqua" w:hAnsi="Book Antiqua" w:cs="Book Antiqua"/>
          <w:b/>
          <w:bCs/>
          <w:color w:val="000000"/>
          <w:u w:val="single"/>
          <w:shd w:val="clear" w:color="auto" w:fill="FFFFFF"/>
        </w:rPr>
        <w:t>INVESTIGATION</w:t>
      </w:r>
    </w:p>
    <w:p w14:paraId="5609B471" w14:textId="3C8369BA" w:rsidR="00A77B3E" w:rsidRPr="006E60CC" w:rsidRDefault="001B312D" w:rsidP="006E60CC">
      <w:pPr>
        <w:spacing w:line="360" w:lineRule="auto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e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ingl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ol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tandar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o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iagnos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hildren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actice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rapeut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rial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edicati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ollow-up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a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nsider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ld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hildr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ypic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esentati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uc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eartbur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u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s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a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o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liabl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fants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39]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spons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ft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8-week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ri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PI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esenc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larm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eatures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lastRenderedPageBreak/>
        <w:t>investigation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ecessar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nfirm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ul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u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aj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limitati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l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iagnost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ol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orm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value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ac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aramet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o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el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tablish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fant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hildren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umb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vestigation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av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e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s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istinguis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rom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th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orrisom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isorder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im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.</w:t>
      </w:r>
    </w:p>
    <w:p w14:paraId="51785FF3" w14:textId="77777777" w:rsidR="00CB0F73" w:rsidRPr="006E60CC" w:rsidRDefault="00CB0F73" w:rsidP="006E60CC">
      <w:pPr>
        <w:spacing w:line="360" w:lineRule="auto"/>
        <w:jc w:val="both"/>
        <w:rPr>
          <w:rFonts w:ascii="Book Antiqua" w:hAnsi="Book Antiqua"/>
        </w:rPr>
      </w:pPr>
    </w:p>
    <w:p w14:paraId="7B54EBA6" w14:textId="187BD785" w:rsidR="00CB0F73" w:rsidRPr="006E60CC" w:rsidRDefault="001B312D" w:rsidP="006E60CC">
      <w:pPr>
        <w:spacing w:line="360" w:lineRule="auto"/>
        <w:jc w:val="both"/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</w:pPr>
      <w:r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Ultrasound</w:t>
      </w:r>
      <w:r w:rsidR="00B30608"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</w:p>
    <w:p w14:paraId="4D5C2C84" w14:textId="1F7AE5E5" w:rsidR="00A77B3E" w:rsidRPr="006E60CC" w:rsidRDefault="00CB0F73" w:rsidP="006E60CC">
      <w:pPr>
        <w:spacing w:line="360" w:lineRule="auto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ltrasou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ig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ensitivit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ositiv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edictiv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valu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a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ses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ot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atom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phagu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al-tim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flux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on-invasiv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o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om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vidence-bas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tudie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upport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t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ai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ensitivit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(76</w:t>
      </w:r>
      <w:r w:rsidR="00855DF0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%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-100%)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pecificit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(50</w:t>
      </w:r>
      <w:r w:rsidR="00855DF0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%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-100%)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mpar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tudies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40-43]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tud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ot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esenc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hort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bdomin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phage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length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creas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ervic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bdomin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phage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al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ickness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iamet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gl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ai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hildr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iagnos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(</w:t>
      </w:r>
      <w:r w:rsidR="001B312D" w:rsidRPr="006E60CC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=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22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edia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g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1.6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years)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mpar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ealth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hildr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(</w:t>
      </w:r>
      <w:r w:rsidR="001B312D" w:rsidRPr="006E60CC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=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23)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owever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s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ifference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ail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ac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tatistic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ignificance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44]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(</w:t>
      </w:r>
      <w:r w:rsidR="00855DF0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gu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3)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oreover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liabilit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es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epend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dividu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xperienc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adiologist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45]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</w:p>
    <w:p w14:paraId="3A799F66" w14:textId="77777777" w:rsidR="00CB0F73" w:rsidRPr="006E60CC" w:rsidRDefault="00CB0F73" w:rsidP="006E60CC">
      <w:pPr>
        <w:spacing w:line="360" w:lineRule="auto"/>
        <w:jc w:val="both"/>
        <w:rPr>
          <w:rFonts w:ascii="Book Antiqua" w:hAnsi="Book Antiqua"/>
        </w:rPr>
      </w:pPr>
    </w:p>
    <w:p w14:paraId="2155EC05" w14:textId="20F7AA52" w:rsidR="00CB0F73" w:rsidRPr="006E60CC" w:rsidRDefault="001B312D" w:rsidP="006E60CC">
      <w:pPr>
        <w:spacing w:line="360" w:lineRule="auto"/>
        <w:jc w:val="both"/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</w:pPr>
      <w:bookmarkStart w:id="0" w:name="_Hlk126265861"/>
      <w:r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Barium</w:t>
      </w:r>
      <w:r w:rsidR="00B30608"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(contrast)</w:t>
      </w:r>
      <w:r w:rsidR="00B30608"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swallow</w:t>
      </w:r>
      <w:r w:rsidR="00B30608"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upper</w:t>
      </w:r>
      <w:r w:rsidR="00B30608"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gastrointestinal</w:t>
      </w:r>
      <w:r w:rsidR="00B30608"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studies</w:t>
      </w:r>
      <w:r w:rsidR="00B30608"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</w:p>
    <w:bookmarkEnd w:id="0"/>
    <w:p w14:paraId="64249925" w14:textId="7EDACC0B" w:rsidR="00A77B3E" w:rsidRPr="006E60CC" w:rsidRDefault="00CB0F73" w:rsidP="006E60CC">
      <w:pPr>
        <w:spacing w:line="360" w:lineRule="auto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arium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(contrast)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wallow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pp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astrointestin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tudie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(me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±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ollow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rough)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s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valuat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atomic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bnormalitie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phagus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tomac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oxim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mal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owe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uc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racheoesophage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istula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chalasia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iatu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ernia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idgu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alrotati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±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termitten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volvulus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urthermore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arium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tud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a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oughl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valuat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ransi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im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phagu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tomac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u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lack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tandardiz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otocol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orm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values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lthough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pisode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mmonl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bserv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ur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s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ocedures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o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rrelati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bnorm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dex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rom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24-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tudy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46]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verall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uc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ntras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tudie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eith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ensitiv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pecif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est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houl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o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s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iagnosis.</w:t>
      </w:r>
    </w:p>
    <w:p w14:paraId="120ECFBB" w14:textId="77777777" w:rsidR="00CB0F73" w:rsidRPr="006E60CC" w:rsidRDefault="00CB0F73" w:rsidP="006E60CC">
      <w:pPr>
        <w:spacing w:line="360" w:lineRule="auto"/>
        <w:jc w:val="both"/>
        <w:rPr>
          <w:rFonts w:ascii="Book Antiqua" w:hAnsi="Book Antiqua"/>
        </w:rPr>
      </w:pPr>
    </w:p>
    <w:p w14:paraId="7F89FA6F" w14:textId="2AD2CEA3" w:rsidR="00CB0F73" w:rsidRPr="006E60CC" w:rsidRDefault="001B312D" w:rsidP="006E60CC">
      <w:pPr>
        <w:spacing w:line="360" w:lineRule="auto"/>
        <w:jc w:val="both"/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</w:pPr>
      <w:r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Endoscopy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 xml:space="preserve"> </w:t>
      </w:r>
    </w:p>
    <w:p w14:paraId="6B140E6F" w14:textId="4CD3FFE6" w:rsidR="00A77B3E" w:rsidRPr="006E60CC" w:rsidRDefault="00CB0F73" w:rsidP="006E60CC">
      <w:pPr>
        <w:spacing w:line="360" w:lineRule="auto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lastRenderedPageBreak/>
        <w:t>Endoscop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nerall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tiliz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he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phagit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uspect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atient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ignifican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linic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ssue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uc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curren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vomiting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nexplain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emia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ematemesis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ositiv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too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ccul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loo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igh-risk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roup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(correct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phage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tresia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osinophil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phagitis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mmunocompromis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ost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on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av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phage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fection)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osinophil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phagit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osinophil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astrointestin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iseas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a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esen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ymptom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ign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imila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t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iagnos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quire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istopatholog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phage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issu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(Figu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4)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linician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houl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wa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eve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phagit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arel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esent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ain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34]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o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rrelati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etwe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everit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ymptom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esenc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everit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phagitis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hildr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xtraesophage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ymptom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uc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ug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heezing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p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n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ir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a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icroscop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phagitis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47]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uggest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ndoscop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a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ls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av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ol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hildr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xtraesophage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ymptoms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</w:p>
    <w:p w14:paraId="373B5C7D" w14:textId="77777777" w:rsidR="00855DF0" w:rsidRPr="006E60CC" w:rsidRDefault="00855DF0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  <w:shd w:val="clear" w:color="auto" w:fill="FFFFFF"/>
        </w:rPr>
      </w:pPr>
    </w:p>
    <w:p w14:paraId="7B7AAB09" w14:textId="113FB7F9" w:rsidR="00A77B3E" w:rsidRPr="006E60CC" w:rsidRDefault="001B312D" w:rsidP="006E60CC">
      <w:pPr>
        <w:spacing w:line="360" w:lineRule="auto"/>
        <w:jc w:val="both"/>
        <w:rPr>
          <w:rFonts w:ascii="Book Antiqua" w:hAnsi="Book Antiqua"/>
          <w:b/>
          <w:bCs/>
          <w:i/>
          <w:iCs/>
        </w:rPr>
      </w:pPr>
      <w:r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pH-monitoring,</w:t>
      </w:r>
      <w:r w:rsidR="00B30608"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combined</w:t>
      </w:r>
      <w:r w:rsidR="00B30608"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MII-pH</w:t>
      </w:r>
      <w:r w:rsidR="00B30608"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monitoring</w:t>
      </w:r>
      <w:r w:rsidR="00B30608"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test</w:t>
      </w:r>
      <w:r w:rsidR="00B30608"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combined</w:t>
      </w:r>
      <w:r w:rsidR="00B30608"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Video-MII-pH</w:t>
      </w:r>
      <w:r w:rsidR="00B30608"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monitoring</w:t>
      </w:r>
      <w:r w:rsidR="00B30608"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test</w:t>
      </w:r>
    </w:p>
    <w:p w14:paraId="2C007C12" w14:textId="70649986" w:rsidR="00A77B3E" w:rsidRPr="006E60CC" w:rsidRDefault="001B312D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  <w:shd w:val="clear" w:color="auto" w:fill="FFFFFF"/>
        </w:rPr>
      </w:pP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H-monitor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es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largel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e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plac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II-p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onitor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a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ovid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o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at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o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nl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ci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u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ls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th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ype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(weakl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cid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onacid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liqui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ir)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el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oxim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xten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(Figu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5)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owever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H-monitor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oe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ta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valu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peciall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gard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ireles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cording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inimize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isrupti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atient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ur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onitor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llow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olong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sessmen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p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5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ys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48,49]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imila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th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iagnost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ol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hildren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main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lack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orm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value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enc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sult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es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houl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terpret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aution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os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cen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mbin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PGHAN-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APSPGHA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uideline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comme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s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II-p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tud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rrelat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ersisten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roublesom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ymptom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pisodes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1]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cently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searcher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av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port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nhancement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echniqu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uc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s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mbin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VDO-MII-p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tudie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(Figu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6)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igh-risk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hildr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rrect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phage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tresia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an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hildr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rrect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phage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tresi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a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evelop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phagit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ithou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pecif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ymptom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igns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owever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855DF0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aholarnkij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et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al</w:t>
      </w:r>
      <w:r w:rsidR="00855DF0"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6]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ou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re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pecif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ymptom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CB5DBF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sociat</w:t>
      </w:r>
      <w:r w:rsidR="00CB5DBF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s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al-tim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Vide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cord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II-p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onitoring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tudy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vomiting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rritabilit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nexplain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ry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ug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e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lastRenderedPageBreak/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os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mm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ymptom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sociat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ur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mbin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Video-MII-p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onitoring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ence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ove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o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igh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elp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linician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iagnos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creas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ymptom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sociati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dex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rom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II-p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onitoring.</w:t>
      </w:r>
    </w:p>
    <w:p w14:paraId="7633F3AA" w14:textId="77777777" w:rsidR="00855DF0" w:rsidRPr="006E60CC" w:rsidRDefault="00855DF0" w:rsidP="006E60CC">
      <w:pPr>
        <w:spacing w:line="360" w:lineRule="auto"/>
        <w:jc w:val="both"/>
        <w:rPr>
          <w:rFonts w:ascii="Book Antiqua" w:hAnsi="Book Antiqua"/>
        </w:rPr>
      </w:pPr>
    </w:p>
    <w:p w14:paraId="29A4857F" w14:textId="0A6111C0" w:rsidR="00A77B3E" w:rsidRPr="006E60CC" w:rsidRDefault="001B312D" w:rsidP="006E60CC">
      <w:pPr>
        <w:spacing w:line="360" w:lineRule="auto"/>
        <w:jc w:val="both"/>
        <w:rPr>
          <w:rFonts w:ascii="Book Antiqua" w:hAnsi="Book Antiqua"/>
          <w:b/>
          <w:bCs/>
          <w:i/>
          <w:iCs/>
        </w:rPr>
      </w:pPr>
      <w:r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Oropharyngeal</w:t>
      </w:r>
      <w:r w:rsidR="00B30608"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pH</w:t>
      </w:r>
      <w:r w:rsidR="00B30608"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monitoring</w:t>
      </w:r>
    </w:p>
    <w:p w14:paraId="27A23381" w14:textId="3449DB11" w:rsidR="00A77B3E" w:rsidRPr="006E60CC" w:rsidRDefault="001B312D" w:rsidP="006E60CC">
      <w:pPr>
        <w:spacing w:line="360" w:lineRule="auto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E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ysfuncti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ough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presen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aj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act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nderly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athogenes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xtraesophage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ymptom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ropharynge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onitor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hould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ory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etec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bnorm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ci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re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u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aus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uc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ymptoms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owever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tudie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at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por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nflict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sult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gard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rrelati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ropharynge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onitor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ull-colum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pisode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etect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H-impedanc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onitoring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50-56]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s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tudie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e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limit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mal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umber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articipant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el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quipmen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vailabl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easu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bov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LE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E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hildren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linkag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ci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rom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elow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LE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bov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E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a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av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e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mpact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long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requenc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s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etec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ci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oximall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mplant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x-p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ob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(ever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0.5</w:t>
      </w:r>
      <w:r w:rsidR="002C2736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0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)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mpar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ist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II-p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cord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(ever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0.02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)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52]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nnecti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etwe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ropharynge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vent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H-impedanc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vents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ccord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ystemat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view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dults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53]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oreover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e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ignifican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ifference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ropharynge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ci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xposu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etwe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PI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sponder</w:t>
      </w:r>
      <w:r w:rsidR="00CB5DBF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arti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sponder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onresponder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dul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atient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larynge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ymptoms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54</w:t>
      </w:r>
      <w:r w:rsidR="00CB5DBF"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-56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]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</w:p>
    <w:p w14:paraId="4981F8B1" w14:textId="77777777" w:rsidR="002C2736" w:rsidRPr="006E60CC" w:rsidRDefault="002C2736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  <w:highlight w:val="yellow"/>
          <w:shd w:val="clear" w:color="auto" w:fill="FFFFFF"/>
        </w:rPr>
      </w:pPr>
    </w:p>
    <w:p w14:paraId="149E9197" w14:textId="77E1F00D" w:rsidR="00A77B3E" w:rsidRPr="006E60CC" w:rsidRDefault="001B312D" w:rsidP="006E60CC">
      <w:pPr>
        <w:spacing w:line="360" w:lineRule="auto"/>
        <w:jc w:val="both"/>
        <w:rPr>
          <w:rFonts w:ascii="Book Antiqua" w:hAnsi="Book Antiqua"/>
          <w:b/>
          <w:bCs/>
          <w:i/>
          <w:iCs/>
        </w:rPr>
      </w:pPr>
      <w:r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Esophageal</w:t>
      </w:r>
      <w:r w:rsidR="00B30608"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manometry</w:t>
      </w:r>
      <w:r w:rsidR="00B30608"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esophageal</w:t>
      </w:r>
      <w:r w:rsidR="00B30608"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manometry</w:t>
      </w:r>
      <w:r w:rsidR="00B30608"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with</w:t>
      </w:r>
      <w:r w:rsidR="00B30608"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pH-MII</w:t>
      </w:r>
      <w:r w:rsidR="00B30608"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monitoring</w:t>
      </w:r>
    </w:p>
    <w:p w14:paraId="22440A66" w14:textId="02CB27FD" w:rsidR="00A77B3E" w:rsidRPr="006E60CC" w:rsidRDefault="001B312D" w:rsidP="006E60CC">
      <w:pPr>
        <w:spacing w:line="360" w:lineRule="auto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phage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anometr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a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elp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larif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ol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phage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ysmotilit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lead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effectiv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phage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learanc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athophysiolog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flux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s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owever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vasiv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es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lie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operati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rom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hildr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ndergo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tudies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57-59]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</w:p>
    <w:p w14:paraId="274FBBE7" w14:textId="2A44E6DE" w:rsidR="00A77B3E" w:rsidRPr="006E60CC" w:rsidRDefault="001B312D" w:rsidP="006E60CC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tud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va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ennep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et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al</w:t>
      </w:r>
      <w:r w:rsidR="002C2736"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60]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v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oug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phage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anometr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ithou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24-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mpedanc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tud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uccessfull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mplet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hildr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(&gt;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90%)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mplet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terpretati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limit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hildr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nd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g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4.</w:t>
      </w:r>
    </w:p>
    <w:p w14:paraId="38E86662" w14:textId="23802219" w:rsidR="00A77B3E" w:rsidRPr="006E60CC" w:rsidRDefault="001B312D" w:rsidP="006E60CC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lastRenderedPageBreak/>
        <w:t>Esophage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anometr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H-MII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onitor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otenti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ol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sessmen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xtraesophage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ymptom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uc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pirati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neumoni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rom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phage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tasis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1]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mprov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ugh-reflux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rrelation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61]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</w:p>
    <w:p w14:paraId="5740429E" w14:textId="77777777" w:rsidR="00CB0F73" w:rsidRPr="006E60CC" w:rsidRDefault="00CB0F73" w:rsidP="006E60CC">
      <w:pPr>
        <w:spacing w:line="360" w:lineRule="auto"/>
        <w:ind w:firstLineChars="100" w:firstLine="240"/>
        <w:jc w:val="both"/>
        <w:rPr>
          <w:rFonts w:ascii="Book Antiqua" w:hAnsi="Book Antiqua"/>
        </w:rPr>
      </w:pPr>
    </w:p>
    <w:p w14:paraId="75E3FEB6" w14:textId="05A8D4E1" w:rsidR="00CB0F73" w:rsidRPr="006E60CC" w:rsidRDefault="001B312D" w:rsidP="006E60CC">
      <w:pPr>
        <w:spacing w:line="360" w:lineRule="auto"/>
        <w:jc w:val="both"/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</w:pPr>
      <w:r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Electrogastrography</w:t>
      </w:r>
      <w:r w:rsidR="00B30608"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</w:p>
    <w:p w14:paraId="658863BD" w14:textId="34E469B2" w:rsidR="00A77B3E" w:rsidRPr="006E60CC" w:rsidRDefault="00CB0F73" w:rsidP="006E60CC">
      <w:pPr>
        <w:spacing w:line="360" w:lineRule="auto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lectrogastrograph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(EGG)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oninvasiv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es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tud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lectrophysiolog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tomach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ur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ses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esenc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astropares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astr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ypomotilit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otenti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athogen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actor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59,62]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tudie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ugges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ignificantl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igh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ool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evalence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G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bnormalitie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atient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mpar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ealth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dults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63]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hildren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64]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owever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otoco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echnique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G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tud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e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quit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variabl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etwe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enters.</w:t>
      </w:r>
    </w:p>
    <w:p w14:paraId="59D977CB" w14:textId="77777777" w:rsidR="00CB0F73" w:rsidRPr="006E60CC" w:rsidRDefault="00CB0F73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  <w:shd w:val="clear" w:color="auto" w:fill="FFFFFF"/>
        </w:rPr>
      </w:pPr>
    </w:p>
    <w:p w14:paraId="37D0E127" w14:textId="77777777" w:rsidR="00CB0F73" w:rsidRPr="006E60CC" w:rsidRDefault="00CB0F73" w:rsidP="006E60CC">
      <w:pPr>
        <w:spacing w:line="360" w:lineRule="auto"/>
        <w:jc w:val="both"/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</w:pPr>
      <w:r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Biomarkers</w:t>
      </w:r>
    </w:p>
    <w:p w14:paraId="5F840C3C" w14:textId="343FF835" w:rsidR="00A77B3E" w:rsidRPr="006E60CC" w:rsidRDefault="001B312D" w:rsidP="006E60CC">
      <w:pPr>
        <w:spacing w:line="360" w:lineRule="auto"/>
        <w:jc w:val="both"/>
        <w:rPr>
          <w:rFonts w:ascii="Book Antiqua" w:hAnsi="Book Antiqua"/>
          <w:b/>
          <w:bCs/>
          <w:i/>
          <w:iCs/>
        </w:rPr>
      </w:pP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u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limitation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urren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vestigativ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ocedure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s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iagnos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xtraeso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age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anifestation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iomarker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av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e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opos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s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iagnos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yp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tudie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av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uggest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s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epsin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lipid-lad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acrophage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ilirubin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65-71]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owever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i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iagnost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fficac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o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e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tablished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os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al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vasiv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ocedure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lik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ronchoscop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ecessar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amples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hic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strict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i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pplication.</w:t>
      </w:r>
    </w:p>
    <w:p w14:paraId="6976446F" w14:textId="77777777" w:rsidR="0020402E" w:rsidRPr="006E60CC" w:rsidRDefault="0020402E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  <w:shd w:val="clear" w:color="auto" w:fill="FFFFFF"/>
        </w:rPr>
      </w:pPr>
    </w:p>
    <w:p w14:paraId="67D64012" w14:textId="2C9E1CBA" w:rsidR="00A77B3E" w:rsidRPr="006E60CC" w:rsidRDefault="001B312D" w:rsidP="006E60CC">
      <w:pPr>
        <w:spacing w:line="360" w:lineRule="auto"/>
        <w:jc w:val="both"/>
        <w:rPr>
          <w:rFonts w:ascii="Book Antiqua" w:hAnsi="Book Antiqua"/>
          <w:b/>
          <w:bCs/>
          <w:i/>
          <w:iCs/>
        </w:rPr>
      </w:pPr>
      <w:r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Therapeutic</w:t>
      </w:r>
      <w:r w:rsidR="00B30608"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trial:</w:t>
      </w:r>
      <w:r w:rsidR="00B30608"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PPI</w:t>
      </w:r>
      <w:r w:rsidR="00B30608"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or</w:t>
      </w:r>
      <w:r w:rsidR="00B30608"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transpyloric</w:t>
      </w:r>
      <w:r w:rsidR="00B30608"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feeding</w:t>
      </w:r>
    </w:p>
    <w:p w14:paraId="2164F06C" w14:textId="6EACF47D" w:rsidR="00A77B3E" w:rsidRPr="006E60CC" w:rsidRDefault="001B312D" w:rsidP="006E60CC">
      <w:pPr>
        <w:spacing w:line="360" w:lineRule="auto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tudie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uppor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ol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iagnost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rial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PI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ranspylor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eed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hildr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carce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72,73]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rial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ranspylor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eed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nfirm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o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pecif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iv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mprovement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ymptom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vomit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eed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toleranc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a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ls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e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imicker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uc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eve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astroparesis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74]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</w:p>
    <w:p w14:paraId="7EF2390F" w14:textId="77777777" w:rsidR="0020402E" w:rsidRPr="006E60CC" w:rsidRDefault="0020402E" w:rsidP="006E60CC">
      <w:pPr>
        <w:spacing w:line="360" w:lineRule="auto"/>
        <w:jc w:val="both"/>
        <w:rPr>
          <w:rFonts w:ascii="Book Antiqua" w:eastAsia="Book Antiqua" w:hAnsi="Book Antiqua" w:cs="Book Antiqua"/>
          <w:b/>
          <w:bCs/>
          <w:color w:val="000000"/>
          <w:shd w:val="clear" w:color="auto" w:fill="FFFFFF"/>
        </w:rPr>
      </w:pPr>
    </w:p>
    <w:p w14:paraId="386818B5" w14:textId="2BB77CC1" w:rsidR="00A77B3E" w:rsidRPr="006E60CC" w:rsidRDefault="00B30608" w:rsidP="006E60CC">
      <w:pPr>
        <w:spacing w:line="360" w:lineRule="auto"/>
        <w:jc w:val="both"/>
        <w:rPr>
          <w:rFonts w:ascii="Book Antiqua" w:hAnsi="Book Antiqua"/>
          <w:u w:val="single"/>
        </w:rPr>
      </w:pPr>
      <w:r w:rsidRPr="006E60CC">
        <w:rPr>
          <w:rFonts w:ascii="Book Antiqua" w:eastAsia="Book Antiqua" w:hAnsi="Book Antiqua" w:cs="Book Antiqua"/>
          <w:b/>
          <w:bCs/>
          <w:color w:val="000000"/>
          <w:u w:val="single"/>
          <w:shd w:val="clear" w:color="auto" w:fill="FFFFFF"/>
        </w:rPr>
        <w:t>TREATMENT</w:t>
      </w:r>
    </w:p>
    <w:p w14:paraId="0C889772" w14:textId="6E7DA48C" w:rsidR="00A77B3E" w:rsidRPr="006E60CC" w:rsidRDefault="001B312D" w:rsidP="006E60CC">
      <w:pPr>
        <w:spacing w:line="360" w:lineRule="auto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lastRenderedPageBreak/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on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-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harmacologic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reatment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los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ollow-up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t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ufficien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hil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o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rapeut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ption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suall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eed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arefu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nsiderati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reatment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alanc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ptim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ymptom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soluti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edictabl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id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ffects.</w:t>
      </w:r>
    </w:p>
    <w:p w14:paraId="123DDBBE" w14:textId="77777777" w:rsidR="0020402E" w:rsidRPr="006E60CC" w:rsidRDefault="0020402E" w:rsidP="006E60CC">
      <w:pPr>
        <w:spacing w:line="360" w:lineRule="auto"/>
        <w:jc w:val="both"/>
        <w:rPr>
          <w:rFonts w:ascii="Book Antiqua" w:eastAsia="Book Antiqua" w:hAnsi="Book Antiqua" w:cs="Book Antiqua"/>
          <w:b/>
          <w:bCs/>
          <w:color w:val="000000"/>
          <w:shd w:val="clear" w:color="auto" w:fill="FFFFFF"/>
        </w:rPr>
      </w:pPr>
    </w:p>
    <w:p w14:paraId="6F26B306" w14:textId="651E773C" w:rsidR="00A77B3E" w:rsidRPr="006E60CC" w:rsidRDefault="001B312D" w:rsidP="006E60CC">
      <w:pPr>
        <w:spacing w:line="360" w:lineRule="auto"/>
        <w:jc w:val="both"/>
        <w:rPr>
          <w:rFonts w:ascii="Book Antiqua" w:hAnsi="Book Antiqua"/>
          <w:i/>
          <w:iCs/>
        </w:rPr>
      </w:pPr>
      <w:r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Non</w:t>
      </w:r>
      <w:r w:rsidR="00A57369"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-</w:t>
      </w:r>
      <w:r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pharmacological</w:t>
      </w:r>
      <w:r w:rsidR="00B30608"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treatment</w:t>
      </w:r>
    </w:p>
    <w:p w14:paraId="3AAED960" w14:textId="76142DB8" w:rsidR="00A77B3E" w:rsidRPr="006E60CC" w:rsidRDefault="001B312D" w:rsidP="006E60CC">
      <w:pPr>
        <w:spacing w:line="360" w:lineRule="auto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on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-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harmacologic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reatment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commend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fant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uspect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clud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ollowing.</w:t>
      </w:r>
    </w:p>
    <w:p w14:paraId="6F5B6C68" w14:textId="77777777" w:rsidR="00B30608" w:rsidRPr="006E60CC" w:rsidRDefault="00B30608" w:rsidP="006E60CC">
      <w:pPr>
        <w:spacing w:line="360" w:lineRule="auto"/>
        <w:jc w:val="both"/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</w:pPr>
    </w:p>
    <w:p w14:paraId="60D61CCD" w14:textId="09089E98" w:rsidR="00A77B3E" w:rsidRPr="006E60CC" w:rsidRDefault="001B312D" w:rsidP="00EC10B3">
      <w:pPr>
        <w:spacing w:line="360" w:lineRule="auto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b/>
          <w:bCs/>
          <w:color w:val="000000"/>
          <w:shd w:val="clear" w:color="auto" w:fill="FFFFFF"/>
        </w:rPr>
        <w:t>Head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  <w:shd w:val="clear" w:color="auto" w:fill="FFFFFF"/>
        </w:rPr>
        <w:t>body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  <w:shd w:val="clear" w:color="auto" w:fill="FFFFFF"/>
        </w:rPr>
        <w:t>position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  <w:shd w:val="clear" w:color="auto" w:fill="FFFFFF"/>
        </w:rPr>
        <w:t>after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  <w:shd w:val="clear" w:color="auto" w:fill="FFFFFF"/>
        </w:rPr>
        <w:t>meals: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a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commendati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one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igh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later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ositi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fant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a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creas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isk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udd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fan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eat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yndrome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34]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n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tud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emonstrat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ffectivenes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upin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40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egre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ti-Trendelenbur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ositi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s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“Multicare-A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ed”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ecreas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ymptom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ci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etect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II-p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onitoring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75]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owever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trospectiv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tud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emonstrat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o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pisode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prigh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ositi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mpar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upin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ositi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hildr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fants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obabl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sul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requen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LES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hil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e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wake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76]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cturn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as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owever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e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sociat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olong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phage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ci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xposu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u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ecreas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phage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learanc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rom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ravity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hic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a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uppor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ational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prigh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ea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ositi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ft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eed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fants.</w:t>
      </w:r>
    </w:p>
    <w:p w14:paraId="26D91CD5" w14:textId="77777777" w:rsidR="00B30608" w:rsidRPr="006E60CC" w:rsidRDefault="00B30608" w:rsidP="006E60CC">
      <w:pPr>
        <w:spacing w:line="360" w:lineRule="auto"/>
        <w:jc w:val="both"/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</w:pPr>
    </w:p>
    <w:p w14:paraId="111BD804" w14:textId="129CDD0E" w:rsidR="00A77B3E" w:rsidRPr="006E60CC" w:rsidRDefault="00A57369" w:rsidP="006E60CC">
      <w:pPr>
        <w:spacing w:line="360" w:lineRule="auto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b/>
          <w:bCs/>
          <w:color w:val="000000"/>
          <w:shd w:val="clear" w:color="auto" w:fill="FFFFFF"/>
        </w:rPr>
        <w:t>Diet: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xtensivel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ydrolys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ote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min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ci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ormul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houl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nsider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fant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uspect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nspecif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ign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ymptoms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owever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ovid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halleng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iagnos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w</w:t>
      </w:r>
      <w:r w:rsidR="009F2496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’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ilk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ote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llerg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(CMPA)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w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ilk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ymptom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co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(CoMiSS)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igh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s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valuat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fant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efo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ft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reatmen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MPA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u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o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nsider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iagnost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ol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77]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linic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mprovemen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ft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4-8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k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ri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ietar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w’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ilk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ote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xclusion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MP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nlikely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centl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MiS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odifi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hic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co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o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a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10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(previousl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o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a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12)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fant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upport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iagnos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MPA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78]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too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atter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ls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hang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rom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risto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too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cal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russel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fan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ddler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too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cal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o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ser-friendl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o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on-toile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rain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hildren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pdat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Mis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co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how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20402E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bl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3.</w:t>
      </w:r>
    </w:p>
    <w:p w14:paraId="743AC85F" w14:textId="739B8019" w:rsidR="00A77B3E" w:rsidRPr="006E60CC" w:rsidRDefault="001B312D" w:rsidP="006E60CC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lastRenderedPageBreak/>
        <w:t>Thicken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ormul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s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sociat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ignifican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ecreas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visu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gurgitati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u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o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ci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onitor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II-pH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34]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ence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icken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oduct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av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e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commend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s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fant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1]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owever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e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is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ncer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bou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afet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ickeners;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xampl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organ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rsen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ic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ereal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1]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isk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ecrotiz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nterocolit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rom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xanthum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um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arob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ean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79,80]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oreover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ic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ere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a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igest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mylas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reas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ilk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limit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t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s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reas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ilk.</w:t>
      </w:r>
    </w:p>
    <w:p w14:paraId="13AF3775" w14:textId="77777777" w:rsidR="0020402E" w:rsidRPr="006E60CC" w:rsidRDefault="0020402E" w:rsidP="006E60CC">
      <w:pPr>
        <w:spacing w:line="360" w:lineRule="auto"/>
        <w:jc w:val="both"/>
        <w:rPr>
          <w:rFonts w:ascii="Book Antiqua" w:eastAsia="Book Antiqua" w:hAnsi="Book Antiqua" w:cs="Book Antiqua"/>
          <w:b/>
          <w:bCs/>
          <w:color w:val="000000"/>
          <w:shd w:val="clear" w:color="auto" w:fill="FFFFFF"/>
        </w:rPr>
      </w:pPr>
    </w:p>
    <w:p w14:paraId="0E25EA30" w14:textId="172B6739" w:rsidR="00A77B3E" w:rsidRPr="006E60CC" w:rsidRDefault="001B312D" w:rsidP="006E60CC">
      <w:pPr>
        <w:spacing w:line="360" w:lineRule="auto"/>
        <w:jc w:val="both"/>
        <w:rPr>
          <w:rFonts w:ascii="Book Antiqua" w:hAnsi="Book Antiqua"/>
          <w:b/>
          <w:bCs/>
          <w:i/>
          <w:iCs/>
        </w:rPr>
      </w:pPr>
      <w:r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Pharmacological</w:t>
      </w:r>
      <w:r w:rsidR="00B30608"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treatment</w:t>
      </w:r>
      <w:r w:rsidR="00A57369"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s</w:t>
      </w:r>
    </w:p>
    <w:p w14:paraId="5EFDA66C" w14:textId="3DE86304" w:rsidR="00A57369" w:rsidRPr="006E60CC" w:rsidRDefault="001B312D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  <w:shd w:val="clear" w:color="auto" w:fill="FFFFFF"/>
        </w:rPr>
      </w:pP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ymptom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fant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hildr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o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solv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on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-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harmacologic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reatment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edicati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a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nsidered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os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mm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edication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clud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rug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omot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phage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astr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otility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ight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LES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ci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uppressant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duc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phage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ucos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jury</w:t>
      </w:r>
      <w:r w:rsidR="000E6EBA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0E6EBA" w:rsidRPr="000E6EBA">
        <w:rPr>
          <w:rFonts w:ascii="Book Antiqua" w:eastAsia="Book Antiqua" w:hAnsi="Book Antiqua" w:cs="Book Antiqua"/>
          <w:color w:val="000000"/>
          <w:shd w:val="clear" w:color="auto" w:fill="FFFFFF"/>
        </w:rPr>
        <w:t>(Table 4)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</w:p>
    <w:p w14:paraId="4D7C6A21" w14:textId="77777777" w:rsidR="00B30608" w:rsidRPr="006E60CC" w:rsidRDefault="00B30608" w:rsidP="006E60CC">
      <w:pPr>
        <w:spacing w:line="360" w:lineRule="auto"/>
        <w:jc w:val="both"/>
        <w:rPr>
          <w:rFonts w:ascii="Book Antiqua" w:eastAsia="Book Antiqua" w:hAnsi="Book Antiqua" w:cs="Book Antiqua"/>
          <w:b/>
          <w:bCs/>
          <w:color w:val="000000"/>
          <w:shd w:val="clear" w:color="auto" w:fill="FFFFFF"/>
        </w:rPr>
      </w:pPr>
    </w:p>
    <w:p w14:paraId="5F95E8B6" w14:textId="1B0213D1" w:rsidR="00A77B3E" w:rsidRPr="006E60CC" w:rsidRDefault="001B312D" w:rsidP="006E60CC">
      <w:pPr>
        <w:spacing w:line="360" w:lineRule="auto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b/>
          <w:bCs/>
          <w:color w:val="000000"/>
          <w:shd w:val="clear" w:color="auto" w:fill="FFFFFF"/>
        </w:rPr>
        <w:t>Acid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  <w:shd w:val="clear" w:color="auto" w:fill="FFFFFF"/>
        </w:rPr>
        <w:t>suppressant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  <w:shd w:val="clear" w:color="auto" w:fill="FFFFFF"/>
        </w:rPr>
        <w:t>agents: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6F1933">
        <w:rPr>
          <w:rFonts w:ascii="Book Antiqua" w:eastAsia="Book Antiqua" w:hAnsi="Book Antiqua" w:cs="Book Antiqua"/>
          <w:color w:val="000000"/>
          <w:shd w:val="clear" w:color="auto" w:fill="FFFFFF"/>
        </w:rPr>
        <w:t>P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ot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ump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hibitor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(PPI)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81,82]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bscript"/>
        </w:rPr>
        <w:t>2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-recept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tagonist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(H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bscript"/>
        </w:rPr>
        <w:t>2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A)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83]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s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ol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tandar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reatment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1]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P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o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ffectiv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a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bscript"/>
        </w:rPr>
        <w:t>2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A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ci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uppression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84]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achyphylax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olong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sed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owever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a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o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ffectiv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on-aci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eakl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ci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olong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s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a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aus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id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ffect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peciall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creas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ate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spirator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astrointestin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fection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85-88]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ddition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om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bscript"/>
        </w:rPr>
        <w:t>2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A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e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ithdraw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rom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arke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ecaus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creas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isk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alignanc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rom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itrosamin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ntamination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89]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houl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ls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ot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6F193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ci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uppressi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otenti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ffect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tegrit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u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icrobiota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90]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orsen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I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ymptoms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lthoug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ncomitan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s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obiotic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av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e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uggest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itigat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ssue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91-93]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</w:p>
    <w:p w14:paraId="717680AF" w14:textId="77777777" w:rsidR="00B30608" w:rsidRPr="006E60CC" w:rsidRDefault="00B30608" w:rsidP="006E60CC">
      <w:pPr>
        <w:spacing w:line="360" w:lineRule="auto"/>
        <w:jc w:val="both"/>
        <w:rPr>
          <w:rFonts w:ascii="Book Antiqua" w:eastAsia="Book Antiqua" w:hAnsi="Book Antiqua" w:cs="Book Antiqua"/>
          <w:b/>
          <w:bCs/>
          <w:color w:val="000000"/>
          <w:shd w:val="clear" w:color="auto" w:fill="FFFFFF"/>
        </w:rPr>
      </w:pPr>
    </w:p>
    <w:p w14:paraId="7FAB9DF5" w14:textId="122D5DDC" w:rsidR="0020402E" w:rsidRPr="006E60CC" w:rsidRDefault="001B312D" w:rsidP="006E60CC">
      <w:pPr>
        <w:spacing w:line="360" w:lineRule="auto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b/>
          <w:bCs/>
          <w:color w:val="000000"/>
          <w:shd w:val="clear" w:color="auto" w:fill="FFFFFF"/>
        </w:rPr>
        <w:t>Prokinetic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  <w:shd w:val="clear" w:color="auto" w:fill="FFFFFF"/>
        </w:rPr>
        <w:t>agents: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20402E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ffectivenes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okinet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gent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videnc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dul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opulation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u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uc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les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hildren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mm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okinetic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s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fant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hildr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clud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omperidone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94]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etoclopramide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95]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rythromycin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omperidon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etoclopramid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c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5HT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bscript"/>
        </w:rPr>
        <w:t>4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gonist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tomac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u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hil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rythromyc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timulate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otil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ceptor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tr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re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tomach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96]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s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edication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lastRenderedPageBreak/>
        <w:t>therefo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eliev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sefu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hildr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fant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h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av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econdar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astropares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pe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p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pp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I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ransi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ime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Limitation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s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omperidon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etoclopramid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clud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ignifican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otenti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id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ffect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Q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olongation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97]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xtrapyramid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ymptoms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98]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spectively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h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dminister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o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long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eriod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rythromyc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a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otentiall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aus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achyphylaxis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99]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littl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vailabl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formati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th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okinet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rug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uc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osapride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topride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ucaloprid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nzaprid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hildren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oth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okinet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gen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irec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ffect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LE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aclofen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aclof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amma-aminobutyr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ci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(GABA)-B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cept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gonis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ppea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c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duc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LESRs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aclof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ls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e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how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ccelerat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astr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mptying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100-103]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owever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dvers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ffect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yspepsia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rowsines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izziness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104]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a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limi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t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s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fant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hildren.</w:t>
      </w:r>
    </w:p>
    <w:p w14:paraId="2684EE26" w14:textId="77777777" w:rsidR="00B30608" w:rsidRPr="006E60CC" w:rsidRDefault="00B30608" w:rsidP="006E60CC">
      <w:pPr>
        <w:spacing w:line="360" w:lineRule="auto"/>
        <w:jc w:val="both"/>
        <w:rPr>
          <w:rFonts w:ascii="Book Antiqua" w:eastAsia="Book Antiqua" w:hAnsi="Book Antiqua" w:cs="Book Antiqua"/>
          <w:b/>
          <w:bCs/>
          <w:color w:val="000000"/>
          <w:shd w:val="clear" w:color="auto" w:fill="FFFFFF"/>
        </w:rPr>
      </w:pPr>
    </w:p>
    <w:p w14:paraId="3F3189FA" w14:textId="50F01C92" w:rsidR="00A77B3E" w:rsidRPr="006E60CC" w:rsidRDefault="001B312D" w:rsidP="006E60CC">
      <w:pPr>
        <w:spacing w:line="360" w:lineRule="auto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b/>
          <w:bCs/>
          <w:color w:val="000000"/>
          <w:shd w:val="clear" w:color="auto" w:fill="FFFFFF"/>
        </w:rPr>
        <w:t>Alginate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  <w:shd w:val="clear" w:color="auto" w:fill="FFFFFF"/>
        </w:rPr>
        <w:t>antacids: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  <w:shd w:val="clear" w:color="auto" w:fill="FFFFFF"/>
        </w:rPr>
        <w:t xml:space="preserve"> </w:t>
      </w:r>
      <w:r w:rsidR="00BD59C1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c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lat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1990s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mpou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lginat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eparation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e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hang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ecom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luminum-fre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af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fants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chran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view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2014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dicat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oderat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videnc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gen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mprovemen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fant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hor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erm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ollow-up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105-108]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lginat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tacid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c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reat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arri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ppea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ffectiv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api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ymptom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soluti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gardles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timulu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(acid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epsin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ile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ixed)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109]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videnc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i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s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limited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110]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</w:p>
    <w:p w14:paraId="4C264A34" w14:textId="77777777" w:rsidR="00B30608" w:rsidRPr="006E60CC" w:rsidRDefault="00B30608" w:rsidP="006E60CC">
      <w:pPr>
        <w:spacing w:line="360" w:lineRule="auto"/>
        <w:jc w:val="both"/>
        <w:rPr>
          <w:rFonts w:ascii="Book Antiqua" w:eastAsia="Book Antiqua" w:hAnsi="Book Antiqua" w:cs="Book Antiqua"/>
          <w:b/>
          <w:bCs/>
          <w:color w:val="000000"/>
          <w:shd w:val="clear" w:color="auto" w:fill="FFFFFF"/>
        </w:rPr>
      </w:pPr>
    </w:p>
    <w:p w14:paraId="6A871309" w14:textId="1CA0493C" w:rsidR="00A77B3E" w:rsidRPr="006E60CC" w:rsidRDefault="001B312D" w:rsidP="006E60CC">
      <w:pPr>
        <w:spacing w:line="360" w:lineRule="auto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b/>
          <w:bCs/>
          <w:color w:val="000000"/>
          <w:shd w:val="clear" w:color="auto" w:fill="FFFFFF"/>
        </w:rPr>
        <w:t>Esophageal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  <w:shd w:val="clear" w:color="auto" w:fill="FFFFFF"/>
        </w:rPr>
        <w:t>mucosal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  <w:shd w:val="clear" w:color="auto" w:fill="FFFFFF"/>
        </w:rPr>
        <w:t>protect</w:t>
      </w:r>
      <w:r w:rsidR="00A57369" w:rsidRPr="006E60CC">
        <w:rPr>
          <w:rFonts w:ascii="Book Antiqua" w:eastAsia="Book Antiqua" w:hAnsi="Book Antiqua" w:cs="Book Antiqua"/>
          <w:b/>
          <w:bCs/>
          <w:color w:val="000000"/>
          <w:shd w:val="clear" w:color="auto" w:fill="FFFFFF"/>
        </w:rPr>
        <w:t>ants</w:t>
      </w:r>
      <w:r w:rsidRPr="006E60CC">
        <w:rPr>
          <w:rFonts w:ascii="Book Antiqua" w:eastAsia="Book Antiqua" w:hAnsi="Book Antiqua" w:cs="Book Antiqua"/>
          <w:b/>
          <w:bCs/>
          <w:color w:val="000000"/>
          <w:shd w:val="clear" w:color="auto" w:fill="FFFFFF"/>
        </w:rPr>
        <w:t>: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ucralfat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ell-know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ucos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otectiv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ru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mpos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ucros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ulfat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luminum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ydroxide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ct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hibit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ept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igestion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ovid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ucos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otecti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timulat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issu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rowt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ealing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111]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cently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ove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edic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evice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xx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TM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evelop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ainl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mpos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w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ucopolysaccharides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ix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ucoadhesiv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ll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gen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viscosit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gulat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mpou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orm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ucoadhesiv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ormulation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dhere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phage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ucos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c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arri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gains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flux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astr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ntent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112-115]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owever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xx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TM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riginall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evelop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s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dults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114,116]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is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ncer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bou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pply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hildren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117]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cen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ublicati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emonstrat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fficac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afet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xx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TM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dolescents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118]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u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at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young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hildr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carce.</w:t>
      </w:r>
    </w:p>
    <w:p w14:paraId="08E12E60" w14:textId="77777777" w:rsidR="00B30608" w:rsidRPr="006E60CC" w:rsidRDefault="00B30608" w:rsidP="006E60CC">
      <w:pPr>
        <w:spacing w:line="360" w:lineRule="auto"/>
        <w:jc w:val="both"/>
        <w:rPr>
          <w:rFonts w:ascii="Book Antiqua" w:eastAsia="Book Antiqua" w:hAnsi="Book Antiqua" w:cs="Book Antiqua"/>
          <w:b/>
          <w:bCs/>
          <w:color w:val="000000"/>
          <w:shd w:val="clear" w:color="auto" w:fill="FFFFFF"/>
        </w:rPr>
      </w:pPr>
    </w:p>
    <w:p w14:paraId="5AF22A97" w14:textId="3EB38AD0" w:rsidR="00A77B3E" w:rsidRPr="006E60CC" w:rsidRDefault="001B312D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  <w:shd w:val="clear" w:color="auto" w:fill="FFFFFF"/>
        </w:rPr>
      </w:pPr>
      <w:r w:rsidRPr="006E60CC">
        <w:rPr>
          <w:rFonts w:ascii="Book Antiqua" w:eastAsia="Book Antiqua" w:hAnsi="Book Antiqua" w:cs="Book Antiqua"/>
          <w:b/>
          <w:bCs/>
          <w:color w:val="000000"/>
          <w:shd w:val="clear" w:color="auto" w:fill="FFFFFF"/>
        </w:rPr>
        <w:t>Probiotics: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ecaus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afet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ofile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obiotics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gen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e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s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orldwid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fant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hildr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an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urpose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uc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cut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iarrhea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lic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gurgitation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larg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C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tud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589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erm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fant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emonstrat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ignifican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fficac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Lactobacillu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uteri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SM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17938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event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lic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am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CT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uth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ls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emonstrat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fficac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obiot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ecreas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ea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umb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gurgitation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ay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119]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ence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obiotic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escrib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idel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linic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actic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even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rea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owever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e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tro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videnc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i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s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urth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searc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arranted.</w:t>
      </w:r>
    </w:p>
    <w:p w14:paraId="59462A0F" w14:textId="77777777" w:rsidR="0020402E" w:rsidRPr="006E60CC" w:rsidRDefault="0020402E" w:rsidP="006E60CC">
      <w:pPr>
        <w:spacing w:line="360" w:lineRule="auto"/>
        <w:jc w:val="both"/>
        <w:rPr>
          <w:rFonts w:ascii="Book Antiqua" w:hAnsi="Book Antiqua"/>
        </w:rPr>
      </w:pPr>
    </w:p>
    <w:p w14:paraId="1758D965" w14:textId="6B829F10" w:rsidR="00A77B3E" w:rsidRPr="006E60CC" w:rsidRDefault="00F31652" w:rsidP="006E60CC">
      <w:pPr>
        <w:spacing w:line="360" w:lineRule="auto"/>
        <w:jc w:val="both"/>
        <w:rPr>
          <w:rFonts w:ascii="Book Antiqua" w:hAnsi="Book Antiqua"/>
          <w:i/>
          <w:iCs/>
        </w:rPr>
      </w:pPr>
      <w:r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Post-pyloric</w:t>
      </w:r>
      <w:r w:rsidR="00B30608"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feeding,</w:t>
      </w:r>
      <w:r w:rsidR="00B30608"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Surgery</w:t>
      </w:r>
      <w:r w:rsidR="00B30608"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therapeutic</w:t>
      </w:r>
      <w:r w:rsidR="00B30608"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endoscopic</w:t>
      </w:r>
      <w:r w:rsidR="00B30608"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management</w:t>
      </w:r>
    </w:p>
    <w:p w14:paraId="361834B6" w14:textId="79BB05CA" w:rsidR="00F31652" w:rsidRPr="006E60CC" w:rsidRDefault="00F31652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  <w:shd w:val="clear" w:color="auto" w:fill="FFFFFF"/>
        </w:rPr>
      </w:pP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s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serv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inorit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hildr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uffer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eve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sponsiv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edic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reatments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</w:p>
    <w:p w14:paraId="4698B8CE" w14:textId="05C2AFC2" w:rsidR="00A77B3E" w:rsidRPr="006E60CC" w:rsidRDefault="001B312D" w:rsidP="006E60CC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Transpyloric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feed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t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nsider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igh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ubsid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im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xample;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eve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astropares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rom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edication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uc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pioids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eterm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fants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72,73]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rom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ritic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llnes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uc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hildr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tensiv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a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nits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120]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s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owever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creas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at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upport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t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s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viabl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lternativ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rapeut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trateg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urger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F31652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(</w:t>
      </w:r>
      <w:r w:rsidR="00F31652" w:rsidRPr="006E60CC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fundoplication</w:t>
      </w:r>
      <w:r w:rsidR="00F31652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)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v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igh-risk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atients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uc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os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eurologic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mpairment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iv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i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imila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veral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fficac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ate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mplications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121,122]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ranspylor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eed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curren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ub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islodgemen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ovide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n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os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mm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mplications.</w:t>
      </w:r>
    </w:p>
    <w:p w14:paraId="6BF68AC1" w14:textId="5FF39CC2" w:rsidR="00A77B3E" w:rsidRPr="006E60CC" w:rsidRDefault="001B312D" w:rsidP="006E60CC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ighes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isk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atient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peciall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os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eve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eurodisabilit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life-threaten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mplication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F31652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p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urgic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laparoscop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fundoplicati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raditionall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e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nsider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rap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hoice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123-126]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</w:p>
    <w:p w14:paraId="6C35F8BC" w14:textId="761AF9C3" w:rsidR="00A77B3E" w:rsidRPr="006E60CC" w:rsidRDefault="00F31652" w:rsidP="006E60CC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e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re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owever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sociat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ignifican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e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o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-fundoplicati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ncurren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edicati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s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os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ifficul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rea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atients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34]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ddition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ransor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cisionles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undoplicati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(TIF)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ocedure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av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e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creasing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l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erform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atient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eve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127-130]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v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oug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currenc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at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lo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erm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ollow-up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hildr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eve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eurologic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mpairmen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igh</w:t>
      </w:r>
      <w:r w:rsidR="00FC5062"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131]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mplication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rom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lastRenderedPageBreak/>
        <w:t>TI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e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inimal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13</w:t>
      </w:r>
      <w:r w:rsidR="00FC5062"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2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]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sult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om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electiv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ase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igh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enefi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rom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low-risk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ocedure.</w:t>
      </w:r>
    </w:p>
    <w:p w14:paraId="6D94306A" w14:textId="77777777" w:rsidR="00A77B3E" w:rsidRPr="006E60CC" w:rsidRDefault="00A77B3E" w:rsidP="006E60CC">
      <w:pPr>
        <w:spacing w:line="360" w:lineRule="auto"/>
        <w:jc w:val="both"/>
        <w:rPr>
          <w:rFonts w:ascii="Book Antiqua" w:hAnsi="Book Antiqua"/>
        </w:rPr>
      </w:pPr>
    </w:p>
    <w:p w14:paraId="691256E7" w14:textId="77777777" w:rsidR="00A77B3E" w:rsidRPr="006E60CC" w:rsidRDefault="001B312D" w:rsidP="006E60CC">
      <w:pPr>
        <w:spacing w:line="360" w:lineRule="auto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b/>
          <w:caps/>
          <w:color w:val="000000"/>
          <w:u w:val="single"/>
        </w:rPr>
        <w:t>CONCLUSION</w:t>
      </w:r>
    </w:p>
    <w:p w14:paraId="7F9CDA9E" w14:textId="577B19B6" w:rsidR="00A77B3E" w:rsidRPr="006E60CC" w:rsidRDefault="001B312D" w:rsidP="006E60CC">
      <w:pPr>
        <w:spacing w:line="360" w:lineRule="auto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cognition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iagnos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reatmen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peciall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you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hildr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main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hallenging.</w:t>
      </w:r>
      <w:r w:rsidR="006F193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quire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ifferentiat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rom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el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imics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hic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es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pproach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s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arefu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linic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sessment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peciall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0C5E1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igh-risk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roups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ay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ttenti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larm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eature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electiv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s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vestigations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he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ecessary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mains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owev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lack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ol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tandar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o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F31652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F31652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iagnos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F31652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anagemen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houl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im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arge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nderly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etiopatholog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inimiz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mplications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s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a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anag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roug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variet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on-pharmacologic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harmacologic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trategie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urger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limit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ver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elect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dications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urth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tudie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ptimiz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iagnos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anagemen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til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eeded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abl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5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ummariz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pdate</w:t>
      </w:r>
      <w:r w:rsidR="00F31652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iagnost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vestigation</w:t>
      </w:r>
      <w:r w:rsidR="00F31652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reatment</w:t>
      </w:r>
      <w:r w:rsidR="00F31652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hildr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uspect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0C5E1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gu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7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opose</w:t>
      </w:r>
      <w:r w:rsidR="00F31652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tep</w:t>
      </w:r>
      <w:r w:rsidR="00F31652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iagnos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anagemen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F31652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hildr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uspect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</w:t>
      </w:r>
      <w:r w:rsidR="003F2EC2">
        <w:rPr>
          <w:rFonts w:ascii="宋体" w:eastAsia="宋体" w:hAnsi="宋体" w:cs="宋体" w:hint="eastAsia"/>
          <w:color w:val="000000"/>
          <w:shd w:val="clear" w:color="auto" w:fill="FFFFFF"/>
          <w:lang w:eastAsia="zh-CN"/>
        </w:rPr>
        <w:t>.</w:t>
      </w:r>
    </w:p>
    <w:p w14:paraId="3F7BE585" w14:textId="77777777" w:rsidR="00A77B3E" w:rsidRPr="006E60CC" w:rsidRDefault="00A77B3E" w:rsidP="006E60CC">
      <w:pPr>
        <w:spacing w:line="360" w:lineRule="auto"/>
        <w:jc w:val="both"/>
        <w:rPr>
          <w:rFonts w:ascii="Book Antiqua" w:hAnsi="Book Antiqua"/>
        </w:rPr>
      </w:pPr>
    </w:p>
    <w:p w14:paraId="0F20FE8E" w14:textId="77777777" w:rsidR="00A77B3E" w:rsidRPr="006E60CC" w:rsidRDefault="001B312D" w:rsidP="006E60CC">
      <w:pPr>
        <w:spacing w:line="360" w:lineRule="auto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b/>
          <w:caps/>
          <w:color w:val="000000"/>
          <w:u w:val="single"/>
        </w:rPr>
        <w:t>ACKNOWLEDGEMENTS</w:t>
      </w:r>
    </w:p>
    <w:p w14:paraId="7FD23BE3" w14:textId="111A8BAB" w:rsidR="00A77B3E" w:rsidRPr="006E60CC" w:rsidRDefault="001B312D" w:rsidP="006E60CC">
      <w:pPr>
        <w:spacing w:line="360" w:lineRule="auto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uthor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ver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ratefu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is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lisar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ittiyay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060244" w:rsidRPr="00060244">
        <w:rPr>
          <w:rFonts w:ascii="Book Antiqua" w:hAnsi="Book Antiqua" w:cs="Segoe UI"/>
          <w:color w:val="000000"/>
        </w:rPr>
        <w:t>the</w:t>
      </w:r>
      <w:r w:rsidR="00060244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lectricit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nerat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uthorit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ail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mag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igu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1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sistan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ofess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apa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anpava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ivisi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athology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hulalongkor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niversit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ovid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BD59C1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gu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4</w:t>
      </w:r>
      <w:r w:rsidR="00CB0F73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CB0F73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4F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</w:p>
    <w:p w14:paraId="3F507D68" w14:textId="77777777" w:rsidR="00A77B3E" w:rsidRPr="006E60CC" w:rsidRDefault="00A77B3E" w:rsidP="006E60CC">
      <w:pPr>
        <w:spacing w:line="360" w:lineRule="auto"/>
        <w:jc w:val="both"/>
        <w:rPr>
          <w:rFonts w:ascii="Book Antiqua" w:hAnsi="Book Antiqua"/>
        </w:rPr>
      </w:pPr>
    </w:p>
    <w:p w14:paraId="0DE7E80F" w14:textId="77777777" w:rsidR="00A77B3E" w:rsidRPr="006E60CC" w:rsidRDefault="001B312D" w:rsidP="006E60CC">
      <w:pPr>
        <w:spacing w:line="360" w:lineRule="auto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b/>
          <w:color w:val="000000"/>
        </w:rPr>
        <w:t>REFERENCES</w:t>
      </w:r>
    </w:p>
    <w:p w14:paraId="3EA9033B" w14:textId="30AF2F71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1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Rosen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R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Vandenpla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Y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ingendonk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aban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iLorenz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ottr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upt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angendam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taian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apa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N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ipni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N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abber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ediatri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linic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ractic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uidelines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Join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commendation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Nort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merica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ociet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o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ediatri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nterology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epatology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Nutriti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uropea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ociet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o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ediatri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nterology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epatology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Nutrition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J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Pediatr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Gastroenterol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Nut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18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66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516-554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9470322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97/MPG.0000000000001889]</w:t>
      </w:r>
    </w:p>
    <w:p w14:paraId="74EDC6C5" w14:textId="708BB94E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lastRenderedPageBreak/>
        <w:t>2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Singendonk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M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oudswaar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angendam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va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ijk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va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tten-Jamalud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enning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abber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revalenc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iseas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ymptom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fant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ildren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ystemati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view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J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Pediatr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Gastroenterol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Nut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19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68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811-817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31124988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97/MPG.0000000000002280]</w:t>
      </w:r>
    </w:p>
    <w:p w14:paraId="60EF79B0" w14:textId="29C347B2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3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Van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Howe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RS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torm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R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ymptom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fant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ur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opulation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ongitudin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at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ve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irs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i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onths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BMC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Pediat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10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10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7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149255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186/1471-2431-10-7]</w:t>
      </w:r>
    </w:p>
    <w:p w14:paraId="5E1C342B" w14:textId="40836CBA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4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McLoughlin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VZY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uaini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NHA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ia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K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o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XL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a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W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o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YS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odfre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KM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a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KH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a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JKY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o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EN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e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W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hek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P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rikss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JG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w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M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am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H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revalence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isk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actor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arent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erception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iseas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sia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fant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ingapore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Ann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Acad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Singap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22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51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63-271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35658149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47102/annals-acadmedsg.2021411]</w:t>
      </w:r>
    </w:p>
    <w:p w14:paraId="7B0A50A6" w14:textId="429D09B7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5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Chen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PL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oto-Ramírez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N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Zha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Karmau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ssociati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etwee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fan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eedi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ode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peat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easuremen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alysi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fan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eedi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ractice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tud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I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J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Hum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Lac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17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33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67-277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8107099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177/0890334416664711]</w:t>
      </w:r>
    </w:p>
    <w:p w14:paraId="55C4FA3F" w14:textId="7B69DAD4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6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Maholarnkij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S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anpava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echaru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K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umrisilp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ubjare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Kanghom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atcharatraku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aijitraruc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N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ongsrisawa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V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intusek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etecti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-symptom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ssociati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ildre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tresi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video-pH-impedanc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tudy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World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J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Gastroentero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20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26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4159-4169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32821077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3748/wjg.v26.i28.4159]</w:t>
      </w:r>
    </w:p>
    <w:p w14:paraId="00C12C2A" w14:textId="0A836FD6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7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Lauriti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G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isi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elli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ies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Zani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ierr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ildre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neurologic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mpairment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ystemati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view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eta-analysis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Pediatr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Surg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In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18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34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139-1149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30105496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07/s00383-018-4335-0]</w:t>
      </w:r>
    </w:p>
    <w:p w14:paraId="0DC8029B" w14:textId="123017C9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8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Kawahara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H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azuk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Y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o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Usui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N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kuyam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aracteristic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ediatri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atient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neurologic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mpairment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Pediatr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Surg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In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17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33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73-1079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8808763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07/s00383-017-4139-7]</w:t>
      </w:r>
    </w:p>
    <w:p w14:paraId="4D18A264" w14:textId="05F67BA9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9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Hrabovsky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EE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ullet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D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rematur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fant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J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Pediatr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Sur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986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21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583-587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3090224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16/s0022-3468(86)80410-9]</w:t>
      </w:r>
    </w:p>
    <w:p w14:paraId="451AB081" w14:textId="20A3448C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lastRenderedPageBreak/>
        <w:t>10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Golski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CA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om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S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art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J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rank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H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orle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u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Z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ibb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M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ediatri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pecialists'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elief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bou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iseas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rematur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fants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Pediatric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10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125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96-104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008431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542/peds.2008-3841]</w:t>
      </w:r>
    </w:p>
    <w:p w14:paraId="2BF222AD" w14:textId="10801162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11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Omari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TI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arnet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ne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oldsworth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aslam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avids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Kirubakara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akewel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rase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en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J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echanism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ealth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rematur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fants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J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Pediat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998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133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650-654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9821423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16/s0022-3476(98)70106-4]</w:t>
      </w:r>
    </w:p>
    <w:p w14:paraId="03290A36" w14:textId="61108196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12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Iacono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G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arrocci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avatai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ontalt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Kazmiersk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orell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oresi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Notarbartol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ow'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ilk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llerg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fants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rospectiv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tudy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J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Allergy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Immuno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996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97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822-827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8613639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16/s0091-6749(96)80160-6]</w:t>
      </w:r>
    </w:p>
    <w:p w14:paraId="58797868" w14:textId="5F9ED9C4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13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Farahmand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F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Najafi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tae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odarresi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V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hahraki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zaei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N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ow'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ilk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llerg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mo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ildre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isease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Gut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Live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11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5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98-301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1927657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5009/gnl.2011.5.3.298]</w:t>
      </w:r>
    </w:p>
    <w:p w14:paraId="470D0FDD" w14:textId="3E9F1B72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14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Garzi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A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essin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rati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arfagn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Zagord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elcastr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armiani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ensi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arcucci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xtensivel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ydrolys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ow'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ilk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ormul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mprove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linic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ymptom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duce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i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mptyi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im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fants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Allergol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Immunopathol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(Madr)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02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30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36-41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1888491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16/s0301-0546(02)79085-x]</w:t>
      </w:r>
    </w:p>
    <w:p w14:paraId="5B267936" w14:textId="4DD5ECFD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15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Borrelli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O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ancini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V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apa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N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iorgi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V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lawa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il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ha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N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indle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KJ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ow'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ilk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alleng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crease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eakl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cidi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ildre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ow'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ilk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llerg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isease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J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Pediat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12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161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476-481.e1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2513270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16/j.jpeds.2012.03.002]</w:t>
      </w:r>
    </w:p>
    <w:p w14:paraId="6E04E3FB" w14:textId="1F5E03A3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16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Vandenplas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Y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assal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echanism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isease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J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Pediatr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Gastroenterol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Nut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02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35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19-136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2187285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97/00005176-200208000-00005]</w:t>
      </w:r>
    </w:p>
    <w:p w14:paraId="4CAB0C71" w14:textId="64F1D867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17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Jadcherla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SR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ark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VN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e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J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zodzomeny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ernandez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hake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plaingar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ensati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rematur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uma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neonates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empor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lationship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mplication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erodigestiv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exe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lectrocortic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rousals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Am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J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Physiol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lastRenderedPageBreak/>
        <w:t>Gastrointest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Liver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Physio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12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302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134-G144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1852361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152/ajpgi.00067.2011]</w:t>
      </w:r>
    </w:p>
    <w:p w14:paraId="5909396B" w14:textId="59D78C0D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18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Omari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TI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iki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K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avids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rase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aslam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oldsworth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akewel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en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J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aracterisati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laxati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owe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phincte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ealth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rematur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fants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Gu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997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40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370-375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9135527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136/gut.40.3.370]</w:t>
      </w:r>
    </w:p>
    <w:p w14:paraId="51ECAD10" w14:textId="15343AAB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19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Pena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EM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ark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VN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e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J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ernandez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A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i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orenz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hake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Jadcherl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R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owe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phincte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laxati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e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kinetics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ffect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eristalti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exe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aturati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uma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rematur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neonates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Am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J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Physiol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Gastrointest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Liver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Physio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10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299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1386-G1395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864655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152/ajpgi.00289.2010]</w:t>
      </w:r>
    </w:p>
    <w:p w14:paraId="7FB82DED" w14:textId="01A44516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20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Salvia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G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Vizi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angus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ul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VD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err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padar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uss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ucchiar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ffec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tragastri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volum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smolalit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echanism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ildre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isease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Am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J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Gastroentero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01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96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725-1732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1419821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111/j.1572-0241.2001.03865.x]</w:t>
      </w:r>
    </w:p>
    <w:p w14:paraId="57C6EB9C" w14:textId="41C3BF0F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21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Mittal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RK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cCallum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W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aracteristic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requenc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ransien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laxation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owe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phincte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atient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sophagitis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Gastroenterolog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988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95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593-599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3396810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16/s0016-5085(88)80003-9]</w:t>
      </w:r>
    </w:p>
    <w:p w14:paraId="0549AC19" w14:textId="4718AD97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22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Sifrim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D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ollowa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iln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J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X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Z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ack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J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eru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Janssen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J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cid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nonacid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atient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iseas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uri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mbulator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4-hou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H-impedanc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cordings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Gastroenterolog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01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120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588-1598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1375941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53/gast.2001.24841]</w:t>
      </w:r>
    </w:p>
    <w:p w14:paraId="765BE830" w14:textId="636F87A0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23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Fiorino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KN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Nurk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evelopment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atom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hysiolog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sophagus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Pedia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="002A3E48" w:rsidRPr="006E60CC">
        <w:rPr>
          <w:rFonts w:ascii="Book Antiqua" w:eastAsia="Book Antiqua" w:hAnsi="Book Antiqua" w:cs="Book Antiqua"/>
          <w:i/>
          <w:iCs/>
          <w:color w:val="000000"/>
        </w:rPr>
        <w:t>Gastrointest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Liver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Di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21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94-201.e192</w:t>
      </w:r>
    </w:p>
    <w:p w14:paraId="3EE7609D" w14:textId="4ED930ED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24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Jadcherla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SR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oga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J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hake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hysiolog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athophysiolog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lotti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exe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ulmonar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spiration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rom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neonate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dults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Semin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Respir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Crit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Care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10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31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554-560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941656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55/s-0030-1265896]</w:t>
      </w:r>
    </w:p>
    <w:p w14:paraId="4D724585" w14:textId="29F5DEAD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25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Jadcherla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SR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offman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G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hake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ffec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aturati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agnitud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echanosensitiv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emosensitiv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exe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rematur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uma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sophagus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J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Pediat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06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149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77-82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6860132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16/j.jpeds.2006.02.041]</w:t>
      </w:r>
    </w:p>
    <w:p w14:paraId="33E1DB08" w14:textId="39924FAE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lastRenderedPageBreak/>
        <w:t>26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Crookes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PF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orkil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eMeeste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R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chalasia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he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all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?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Dig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Dis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Sci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997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42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354-1361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9246028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23/a:1018873501205]</w:t>
      </w:r>
    </w:p>
    <w:p w14:paraId="7A9C81F7" w14:textId="1920D21E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27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Shoenut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JP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uerkse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Yaff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S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rospectiv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ssessmen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efor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fte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reatmen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chalasi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atients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neumati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ilati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versu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ransthoraci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imit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yotomy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Am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J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Gastroentero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997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92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109-1112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9219779]</w:t>
      </w:r>
    </w:p>
    <w:p w14:paraId="6132EC8C" w14:textId="6900578B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28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Mittal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R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Vaezi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F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otilit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isorder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isease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N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Engl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J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20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383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961-1972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33176086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56/NEJMra2000328]</w:t>
      </w:r>
    </w:p>
    <w:p w14:paraId="79A98E99" w14:textId="2D7E4D3E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29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Kountouras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J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Zavo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atzopoulo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Katsinelo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elicobacte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ylori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-o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isease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Lance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06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368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986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utho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pl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986-986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utho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pl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987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6980103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16/S0140-6736(06)69405-1]</w:t>
      </w:r>
    </w:p>
    <w:p w14:paraId="78D07851" w14:textId="6CC3D2CE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30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Kuiken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S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Va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e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lze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ytga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ennink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oeckxstaen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videnc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o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ooli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i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ecretion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roxim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tomac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uman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usi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ingl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hot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omput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omography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Gastroenterolog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02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123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157-8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utho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pl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158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2454881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53/gast.2002.37299]</w:t>
      </w:r>
    </w:p>
    <w:p w14:paraId="70A4BBA0" w14:textId="3FB2F0EE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31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Fletcher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J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irz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You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J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Vallanc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cCol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KE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Unbuffer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ighl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cidi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i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juic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xist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juncti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fte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eal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Gastroenterolog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01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121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775-783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1606490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53/gast.2001.27997]</w:t>
      </w:r>
    </w:p>
    <w:p w14:paraId="7ABEE13B" w14:textId="7471950B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32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Hila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A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ouali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Xu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Knuf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astel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ostprandi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tomac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ontent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av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ultipl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ci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ayers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J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Gastroentero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06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40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612-617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6917403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97/00004836-200608000-00010]</w:t>
      </w:r>
    </w:p>
    <w:p w14:paraId="07D39B3C" w14:textId="6838CB11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33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Simonian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HP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V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m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ishe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S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arkma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P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gion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ostprandi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ifference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ith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tomac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junction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Dig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Dis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Sci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05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50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276-2285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6416175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07/s10620-005-3048-0]</w:t>
      </w:r>
    </w:p>
    <w:p w14:paraId="5BF6F794" w14:textId="6B19F08B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34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Vandenplas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Y</w:t>
      </w:r>
      <w:r w:rsidRPr="006E60CC">
        <w:rPr>
          <w:rFonts w:ascii="Book Antiqua" w:eastAsia="Book Antiqua" w:hAnsi="Book Antiqua" w:cs="Book Antiqua"/>
          <w:color w:val="000000"/>
        </w:rPr>
        <w:t>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Pediat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Gastrointest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Liver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Di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21</w:t>
      </w:r>
      <w:r w:rsidR="002F188F" w:rsidRPr="006E60CC">
        <w:rPr>
          <w:rFonts w:ascii="Book Antiqua" w:eastAsia="Book Antiqua" w:hAnsi="Book Antiqua" w:cs="Book Antiqua"/>
          <w:color w:val="000000"/>
        </w:rPr>
        <w:t>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12-229.e216</w:t>
      </w:r>
    </w:p>
    <w:p w14:paraId="2C84DE1B" w14:textId="7A9FE21F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35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Blake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K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eagu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G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iseas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ildhoo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sthma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Curr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Opin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Pulm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13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19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4-29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3197288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97/MCP.0b013e32835b582b]</w:t>
      </w:r>
    </w:p>
    <w:p w14:paraId="00497686" w14:textId="7EFB7902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lastRenderedPageBreak/>
        <w:t>36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Lenderking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WR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ills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rawle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JA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oor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erz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asho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L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linic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aracteristic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mpac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aryngopharyn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iseas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ealth-relat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qualit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ife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Value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Healt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03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6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560-565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4627062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46/j.1524-4733.2003.65243.x]</w:t>
      </w:r>
    </w:p>
    <w:p w14:paraId="1D549573" w14:textId="5AA90B70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37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Becker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V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rabne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ra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chla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Nennstie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uchberge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M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chmi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M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au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ajbouj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New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spect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athomechanism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iagnosi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aryngopharyn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-clinic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mpac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aryn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rot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ump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haryn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etr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xtra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isease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World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J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Gastroentero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15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21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982-987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5624734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3748/wjg.v21.i3.982]</w:t>
      </w:r>
    </w:p>
    <w:p w14:paraId="50F61B0B" w14:textId="225037DB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38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Kilic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M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zturk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Kirmemi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tmac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une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N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altep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ancak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Kalayci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G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mpac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aryngopharyn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sthm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ontro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ildren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Int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J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Pediatr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Otorhinolaryngo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13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77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341-345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3277300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16/j.ijporl.2012.11.021]</w:t>
      </w:r>
    </w:p>
    <w:p w14:paraId="0C785B0D" w14:textId="7ECC48AC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39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van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der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Pol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RJ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mit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J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va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ijk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P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mari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I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abber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M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enning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A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fficac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roton-pump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hibitor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ildre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isease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ystemati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view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Pediatric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11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127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925-935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1464183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542/peds.2010-2719]</w:t>
      </w:r>
    </w:p>
    <w:p w14:paraId="0049C457" w14:textId="0340DFDC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40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Westra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SJ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erk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H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aminiau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JA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ymptomati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iagnosi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ultrasound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J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Pediatr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Gastroenterol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Nut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994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19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58-64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7965478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97/00005176-199407000-00009]</w:t>
      </w:r>
    </w:p>
    <w:p w14:paraId="28FDDD14" w14:textId="349FD09F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41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Riccabona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M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aure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U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ackne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Ura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i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ol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onograph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valuati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-o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--correlati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H-metry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Eur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J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Pediat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992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151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655-657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396925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07/BF01957566]</w:t>
      </w:r>
    </w:p>
    <w:p w14:paraId="2E1706D5" w14:textId="6A169998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42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Farina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R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ennisi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os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uglisi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azzon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iv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oti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V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ttorr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C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ontrast-enhanc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olour-Dopple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onograph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versu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H-metr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iagnosi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-o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ildren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Radiol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08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113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591-598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8478190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07/s11547-008-0267-4]</w:t>
      </w:r>
    </w:p>
    <w:p w14:paraId="446DF4F1" w14:textId="15F4A2F1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43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Matrunola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M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rand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azz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L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anett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iardini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V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orrad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ol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adiograph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ultrasonograph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iagnosi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ediatri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-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isease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Eur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Rev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Pharmacol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Sci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03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7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47-149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5214590]</w:t>
      </w:r>
    </w:p>
    <w:p w14:paraId="2FB66122" w14:textId="02B93257" w:rsidR="00AF738F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lastRenderedPageBreak/>
        <w:t>44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="00CF0E30" w:rsidRPr="006E60CC">
        <w:rPr>
          <w:rFonts w:ascii="Book Antiqua" w:eastAsia="Book Antiqua" w:hAnsi="Book Antiqua" w:cs="Book Antiqua"/>
          <w:b/>
          <w:bCs/>
          <w:color w:val="000000"/>
        </w:rPr>
        <w:t>Charoenwat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CF0E30" w:rsidRPr="006E60CC">
        <w:rPr>
          <w:rFonts w:ascii="Book Antiqua" w:eastAsia="Book Antiqua" w:hAnsi="Book Antiqua" w:cs="Book Antiqua"/>
          <w:b/>
          <w:bCs/>
          <w:color w:val="000000"/>
        </w:rPr>
        <w:t>B</w:t>
      </w:r>
      <w:r w:rsidR="00CF0E30" w:rsidRPr="00E80014">
        <w:rPr>
          <w:rFonts w:ascii="Book Antiqua" w:eastAsia="Book Antiqua" w:hAnsi="Book Antiqua" w:cs="Book Antiqua"/>
          <w:color w:val="000000"/>
        </w:rPr>
        <w:t>,</w:t>
      </w:r>
      <w:r w:rsidR="00B30608" w:rsidRPr="00E80014">
        <w:rPr>
          <w:rFonts w:ascii="Book Antiqua" w:eastAsia="Book Antiqua" w:hAnsi="Book Antiqua" w:cs="Book Antiqua"/>
          <w:color w:val="000000"/>
        </w:rPr>
        <w:t xml:space="preserve"> </w:t>
      </w:r>
      <w:r w:rsidR="00CF0E30" w:rsidRPr="00E80014">
        <w:rPr>
          <w:rFonts w:ascii="Book Antiqua" w:eastAsia="Book Antiqua" w:hAnsi="Book Antiqua" w:cs="Book Antiqua"/>
          <w:color w:val="000000"/>
        </w:rPr>
        <w:t>Sintusek</w:t>
      </w:r>
      <w:r w:rsidR="00B30608" w:rsidRPr="00E80014">
        <w:rPr>
          <w:rFonts w:ascii="Book Antiqua" w:eastAsia="Book Antiqua" w:hAnsi="Book Antiqua" w:cs="Book Antiqua"/>
          <w:color w:val="000000"/>
        </w:rPr>
        <w:t xml:space="preserve"> </w:t>
      </w:r>
      <w:r w:rsidR="00CF0E30" w:rsidRPr="00E80014">
        <w:rPr>
          <w:rFonts w:ascii="Book Antiqua" w:eastAsia="Book Antiqua" w:hAnsi="Book Antiqua" w:cs="Book Antiqua"/>
          <w:color w:val="000000"/>
        </w:rPr>
        <w:t>P,</w:t>
      </w:r>
      <w:r w:rsidR="00B30608" w:rsidRPr="00E80014">
        <w:rPr>
          <w:rFonts w:ascii="Book Antiqua" w:eastAsia="Book Antiqua" w:hAnsi="Book Antiqua" w:cs="Book Antiqua"/>
          <w:color w:val="000000"/>
        </w:rPr>
        <w:t xml:space="preserve"> </w:t>
      </w:r>
      <w:r w:rsidR="00CF0E30" w:rsidRPr="00E80014">
        <w:rPr>
          <w:rFonts w:ascii="Book Antiqua" w:eastAsia="Book Antiqua" w:hAnsi="Book Antiqua" w:cs="Book Antiqua"/>
          <w:color w:val="000000"/>
        </w:rPr>
        <w:t>Chaijitraruch</w:t>
      </w:r>
      <w:r w:rsidR="00B30608" w:rsidRPr="00E80014">
        <w:rPr>
          <w:rFonts w:ascii="Book Antiqua" w:eastAsia="Book Antiqua" w:hAnsi="Book Antiqua" w:cs="Book Antiqua"/>
          <w:color w:val="000000"/>
        </w:rPr>
        <w:t xml:space="preserve"> </w:t>
      </w:r>
      <w:r w:rsidR="00CF0E30" w:rsidRPr="00E80014">
        <w:rPr>
          <w:rFonts w:ascii="Book Antiqua" w:eastAsia="Book Antiqua" w:hAnsi="Book Antiqua" w:cs="Book Antiqua"/>
          <w:color w:val="000000"/>
        </w:rPr>
        <w:t>N,</w:t>
      </w:r>
      <w:r w:rsidR="00B30608" w:rsidRPr="00E80014">
        <w:rPr>
          <w:rFonts w:ascii="Book Antiqua" w:eastAsia="Book Antiqua" w:hAnsi="Book Antiqua" w:cs="Book Antiqua"/>
          <w:color w:val="000000"/>
        </w:rPr>
        <w:t xml:space="preserve"> </w:t>
      </w:r>
      <w:r w:rsidR="00CF0E30" w:rsidRPr="00E80014">
        <w:rPr>
          <w:rFonts w:ascii="Book Antiqua" w:eastAsia="Book Antiqua" w:hAnsi="Book Antiqua" w:cs="Book Antiqua"/>
          <w:color w:val="000000"/>
        </w:rPr>
        <w:t>Mahayosnond</w:t>
      </w:r>
      <w:r w:rsidR="00B30608" w:rsidRPr="00E80014">
        <w:rPr>
          <w:rFonts w:ascii="Book Antiqua" w:eastAsia="Book Antiqua" w:hAnsi="Book Antiqua" w:cs="Book Antiqua"/>
          <w:color w:val="000000"/>
        </w:rPr>
        <w:t xml:space="preserve"> </w:t>
      </w:r>
      <w:r w:rsidR="00CF0E30" w:rsidRPr="00E80014">
        <w:rPr>
          <w:rFonts w:ascii="Book Antiqua" w:eastAsia="Book Antiqua" w:hAnsi="Book Antiqua" w:cs="Book Antiqua"/>
          <w:color w:val="000000"/>
        </w:rPr>
        <w:t>A,</w:t>
      </w:r>
      <w:r w:rsidR="00B30608" w:rsidRPr="00E80014">
        <w:rPr>
          <w:rFonts w:ascii="Book Antiqua" w:eastAsia="Book Antiqua" w:hAnsi="Book Antiqua" w:cs="Book Antiqua"/>
          <w:color w:val="000000"/>
        </w:rPr>
        <w:t xml:space="preserve"> </w:t>
      </w:r>
      <w:r w:rsidR="00CF0E30" w:rsidRPr="00E80014">
        <w:rPr>
          <w:rFonts w:ascii="Book Antiqua" w:eastAsia="Book Antiqua" w:hAnsi="Book Antiqua" w:cs="Book Antiqua"/>
          <w:color w:val="000000"/>
        </w:rPr>
        <w:t>Suksri</w:t>
      </w:r>
      <w:r w:rsidR="00B30608" w:rsidRPr="00E80014">
        <w:rPr>
          <w:rFonts w:ascii="Book Antiqua" w:eastAsia="Book Antiqua" w:hAnsi="Book Antiqua" w:cs="Book Antiqua"/>
          <w:color w:val="000000"/>
        </w:rPr>
        <w:t xml:space="preserve"> </w:t>
      </w:r>
      <w:r w:rsidR="00CF0E30" w:rsidRPr="00E80014">
        <w:rPr>
          <w:rFonts w:ascii="Book Antiqua" w:eastAsia="Book Antiqua" w:hAnsi="Book Antiqua" w:cs="Book Antiqua"/>
          <w:color w:val="000000"/>
        </w:rPr>
        <w:t>S,</w:t>
      </w:r>
      <w:r w:rsidR="00B30608" w:rsidRPr="00E80014">
        <w:rPr>
          <w:rFonts w:ascii="Book Antiqua" w:eastAsia="Book Antiqua" w:hAnsi="Book Antiqua" w:cs="Book Antiqua"/>
          <w:color w:val="000000"/>
        </w:rPr>
        <w:t xml:space="preserve"> </w:t>
      </w:r>
      <w:r w:rsidR="00CF0E30" w:rsidRPr="00E80014">
        <w:rPr>
          <w:rFonts w:ascii="Book Antiqua" w:eastAsia="Book Antiqua" w:hAnsi="Book Antiqua" w:cs="Book Antiqua"/>
          <w:color w:val="000000"/>
        </w:rPr>
        <w:t>Patcharatrakul</w:t>
      </w:r>
      <w:r w:rsidR="00B30608" w:rsidRPr="00E80014">
        <w:rPr>
          <w:rFonts w:ascii="Book Antiqua" w:eastAsia="Book Antiqua" w:hAnsi="Book Antiqua" w:cs="Book Antiqua"/>
          <w:color w:val="000000"/>
        </w:rPr>
        <w:t xml:space="preserve"> </w:t>
      </w:r>
      <w:r w:rsidR="00CF0E30" w:rsidRPr="00E80014">
        <w:rPr>
          <w:rFonts w:ascii="Book Antiqua" w:eastAsia="Book Antiqua" w:hAnsi="Book Antiqua" w:cs="Book Antiqua"/>
          <w:color w:val="000000"/>
        </w:rPr>
        <w:t>T,</w:t>
      </w:r>
      <w:r w:rsidR="00B30608" w:rsidRPr="00E80014">
        <w:rPr>
          <w:rFonts w:ascii="Book Antiqua" w:eastAsia="Book Antiqua" w:hAnsi="Book Antiqua" w:cs="Book Antiqua"/>
          <w:color w:val="000000"/>
        </w:rPr>
        <w:t xml:space="preserve"> </w:t>
      </w:r>
      <w:r w:rsidR="00CF0E30" w:rsidRPr="00E80014">
        <w:rPr>
          <w:rFonts w:ascii="Book Antiqua" w:eastAsia="Book Antiqua" w:hAnsi="Book Antiqua" w:cs="Book Antiqua"/>
          <w:color w:val="000000"/>
        </w:rPr>
        <w:t>Chongsrisawat</w:t>
      </w:r>
      <w:r w:rsidR="00B30608" w:rsidRPr="00E80014">
        <w:rPr>
          <w:rFonts w:ascii="Book Antiqua" w:eastAsia="Book Antiqua" w:hAnsi="Book Antiqua" w:cs="Book Antiqua"/>
          <w:color w:val="000000"/>
        </w:rPr>
        <w:t xml:space="preserve"> </w:t>
      </w:r>
      <w:r w:rsidR="00CF0E30" w:rsidRPr="00E80014">
        <w:rPr>
          <w:rFonts w:ascii="Book Antiqua" w:eastAsia="Book Antiqua" w:hAnsi="Book Antiqua" w:cs="Book Antiqua"/>
          <w:color w:val="000000"/>
        </w:rPr>
        <w:t>V.</w:t>
      </w:r>
      <w:r w:rsidR="00B30608" w:rsidRPr="00E80014">
        <w:rPr>
          <w:rFonts w:ascii="Book Antiqua" w:eastAsia="Book Antiqua" w:hAnsi="Book Antiqua" w:cs="Book Antiqua"/>
          <w:color w:val="000000"/>
        </w:rPr>
        <w:t xml:space="preserve"> </w:t>
      </w:r>
      <w:r w:rsidR="00CF0E30" w:rsidRPr="00E80014">
        <w:rPr>
          <w:rFonts w:ascii="Book Antiqua" w:eastAsia="Book Antiqua" w:hAnsi="Book Antiqua" w:cs="Book Antiqua"/>
          <w:color w:val="000000"/>
        </w:rPr>
        <w:t>Transcutaneous</w:t>
      </w:r>
      <w:r w:rsidR="00B30608" w:rsidRPr="00E80014">
        <w:rPr>
          <w:rFonts w:ascii="Book Antiqua" w:eastAsia="Book Antiqua" w:hAnsi="Book Antiqua" w:cs="Book Antiqua"/>
          <w:color w:val="000000"/>
        </w:rPr>
        <w:t xml:space="preserve"> </w:t>
      </w:r>
      <w:r w:rsidR="00CF0E30" w:rsidRPr="00E80014">
        <w:rPr>
          <w:rFonts w:ascii="Book Antiqua" w:eastAsia="Book Antiqua" w:hAnsi="Book Antiqua" w:cs="Book Antiqua"/>
          <w:color w:val="000000"/>
        </w:rPr>
        <w:t>esophageal</w:t>
      </w:r>
      <w:r w:rsidR="00B30608" w:rsidRPr="00E80014">
        <w:rPr>
          <w:rFonts w:ascii="Book Antiqua" w:eastAsia="Book Antiqua" w:hAnsi="Book Antiqua" w:cs="Book Antiqua"/>
          <w:color w:val="000000"/>
        </w:rPr>
        <w:t xml:space="preserve"> </w:t>
      </w:r>
      <w:r w:rsidR="00CF0E30" w:rsidRPr="00E80014">
        <w:rPr>
          <w:rFonts w:ascii="Book Antiqua" w:eastAsia="Book Antiqua" w:hAnsi="Book Antiqua" w:cs="Book Antiqua"/>
          <w:color w:val="000000"/>
        </w:rPr>
        <w:t>ultrasonography</w:t>
      </w:r>
      <w:r w:rsidR="00B30608" w:rsidRPr="00E80014">
        <w:rPr>
          <w:rFonts w:ascii="Book Antiqua" w:eastAsia="Book Antiqua" w:hAnsi="Book Antiqua" w:cs="Book Antiqua"/>
          <w:color w:val="000000"/>
        </w:rPr>
        <w:t xml:space="preserve"> </w:t>
      </w:r>
      <w:r w:rsidR="00CF0E30" w:rsidRPr="00E80014">
        <w:rPr>
          <w:rFonts w:ascii="Book Antiqua" w:eastAsia="Book Antiqua" w:hAnsi="Book Antiqua" w:cs="Book Antiqua"/>
          <w:color w:val="000000"/>
        </w:rPr>
        <w:t>in</w:t>
      </w:r>
      <w:r w:rsidR="00B30608" w:rsidRPr="00E80014">
        <w:rPr>
          <w:rFonts w:ascii="Book Antiqua" w:eastAsia="Book Antiqua" w:hAnsi="Book Antiqua" w:cs="Book Antiqua"/>
          <w:color w:val="000000"/>
        </w:rPr>
        <w:t xml:space="preserve"> </w:t>
      </w:r>
      <w:r w:rsidR="00CF0E30" w:rsidRPr="00E80014">
        <w:rPr>
          <w:rFonts w:ascii="Book Antiqua" w:eastAsia="Book Antiqua" w:hAnsi="Book Antiqua" w:cs="Book Antiqua"/>
          <w:color w:val="000000"/>
        </w:rPr>
        <w:t>children</w:t>
      </w:r>
      <w:r w:rsidR="00B30608" w:rsidRPr="00E80014">
        <w:rPr>
          <w:rFonts w:ascii="Book Antiqua" w:eastAsia="Book Antiqua" w:hAnsi="Book Antiqua" w:cs="Book Antiqua"/>
          <w:color w:val="000000"/>
        </w:rPr>
        <w:t xml:space="preserve"> </w:t>
      </w:r>
      <w:r w:rsidR="00CF0E30" w:rsidRPr="00E80014">
        <w:rPr>
          <w:rFonts w:ascii="Book Antiqua" w:eastAsia="Book Antiqua" w:hAnsi="Book Antiqua" w:cs="Book Antiqua"/>
          <w:color w:val="000000"/>
        </w:rPr>
        <w:t>with</w:t>
      </w:r>
      <w:r w:rsidR="00B30608" w:rsidRPr="00E80014">
        <w:rPr>
          <w:rFonts w:ascii="Book Antiqua" w:eastAsia="Book Antiqua" w:hAnsi="Book Antiqua" w:cs="Book Antiqua"/>
          <w:color w:val="000000"/>
        </w:rPr>
        <w:t xml:space="preserve"> </w:t>
      </w:r>
      <w:r w:rsidR="00CF0E30" w:rsidRPr="00E80014">
        <w:rPr>
          <w:rFonts w:ascii="Book Antiqua" w:eastAsia="Book Antiqua" w:hAnsi="Book Antiqua" w:cs="Book Antiqua"/>
          <w:color w:val="000000"/>
        </w:rPr>
        <w:t>suspected</w:t>
      </w:r>
      <w:r w:rsidR="00B30608" w:rsidRPr="00E80014">
        <w:rPr>
          <w:rFonts w:ascii="Book Antiqua" w:eastAsia="Book Antiqua" w:hAnsi="Book Antiqua" w:cs="Book Antiqua"/>
          <w:color w:val="000000"/>
        </w:rPr>
        <w:t xml:space="preserve"> </w:t>
      </w:r>
      <w:r w:rsidR="00CF0E30" w:rsidRPr="00E80014">
        <w:rPr>
          <w:rFonts w:ascii="Book Antiqua" w:eastAsia="Book Antiqua" w:hAnsi="Book Antiqua" w:cs="Book Antiqua"/>
          <w:color w:val="000000"/>
        </w:rPr>
        <w:t>gastroesophageal</w:t>
      </w:r>
      <w:r w:rsidR="00B30608" w:rsidRPr="00E80014">
        <w:rPr>
          <w:rFonts w:ascii="Book Antiqua" w:eastAsia="Book Antiqua" w:hAnsi="Book Antiqua" w:cs="Book Antiqua"/>
          <w:color w:val="000000"/>
        </w:rPr>
        <w:t xml:space="preserve"> </w:t>
      </w:r>
      <w:r w:rsidR="00CF0E30" w:rsidRPr="00E80014">
        <w:rPr>
          <w:rFonts w:ascii="Book Antiqua" w:eastAsia="Book Antiqua" w:hAnsi="Book Antiqua" w:cs="Book Antiqua"/>
          <w:color w:val="000000"/>
        </w:rPr>
        <w:t>reflux</w:t>
      </w:r>
      <w:r w:rsidR="00B30608" w:rsidRPr="00E80014">
        <w:rPr>
          <w:rFonts w:ascii="Book Antiqua" w:eastAsia="Book Antiqua" w:hAnsi="Book Antiqua" w:cs="Book Antiqua"/>
          <w:color w:val="000000"/>
        </w:rPr>
        <w:t xml:space="preserve"> </w:t>
      </w:r>
      <w:r w:rsidR="00CF0E30" w:rsidRPr="00E80014">
        <w:rPr>
          <w:rFonts w:ascii="Book Antiqua" w:eastAsia="Book Antiqua" w:hAnsi="Book Antiqua" w:cs="Book Antiqua"/>
          <w:color w:val="000000"/>
        </w:rPr>
        <w:t>disease.</w:t>
      </w:r>
      <w:r w:rsidR="00B30608" w:rsidRPr="00AF738F">
        <w:rPr>
          <w:rFonts w:ascii="Book Antiqua" w:eastAsia="Book Antiqua" w:hAnsi="Book Antiqua" w:cs="Book Antiqua"/>
          <w:color w:val="000000"/>
        </w:rPr>
        <w:t xml:space="preserve"> </w:t>
      </w:r>
      <w:r w:rsidR="00CF0E30" w:rsidRPr="00AF738F">
        <w:rPr>
          <w:rFonts w:ascii="Book Antiqua" w:eastAsia="Book Antiqua" w:hAnsi="Book Antiqua" w:cs="Book Antiqua"/>
          <w:i/>
          <w:iCs/>
          <w:color w:val="000000"/>
        </w:rPr>
        <w:t>J</w:t>
      </w:r>
      <w:r w:rsidR="00B30608" w:rsidRPr="00AF738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="00CF0E30" w:rsidRPr="00AF738F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B30608" w:rsidRPr="00AF738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="00CF0E30" w:rsidRPr="00AF738F">
        <w:rPr>
          <w:rFonts w:ascii="Book Antiqua" w:eastAsia="Book Antiqua" w:hAnsi="Book Antiqua" w:cs="Book Antiqua"/>
          <w:i/>
          <w:iCs/>
          <w:color w:val="000000"/>
        </w:rPr>
        <w:t>Asso</w:t>
      </w:r>
      <w:r w:rsidR="00B30608" w:rsidRPr="00AF738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="00CF0E30" w:rsidRPr="00AF738F">
        <w:rPr>
          <w:rFonts w:ascii="Book Antiqua" w:eastAsia="Book Antiqua" w:hAnsi="Book Antiqua" w:cs="Book Antiqua"/>
          <w:i/>
          <w:iCs/>
          <w:color w:val="000000"/>
        </w:rPr>
        <w:t>Thai</w:t>
      </w:r>
      <w:r w:rsidR="00B30608" w:rsidRPr="00AF738F">
        <w:rPr>
          <w:rFonts w:ascii="Book Antiqua" w:eastAsia="Book Antiqua" w:hAnsi="Book Antiqua" w:cs="Book Antiqua"/>
          <w:color w:val="000000"/>
        </w:rPr>
        <w:t xml:space="preserve"> </w:t>
      </w:r>
      <w:r w:rsidR="00CF0E30" w:rsidRPr="00AF738F">
        <w:rPr>
          <w:rFonts w:ascii="Book Antiqua" w:eastAsia="Book Antiqua" w:hAnsi="Book Antiqua" w:cs="Book Antiqua"/>
          <w:color w:val="000000"/>
        </w:rPr>
        <w:t>2018;</w:t>
      </w:r>
      <w:r w:rsidR="00B30608" w:rsidRPr="00AF738F">
        <w:rPr>
          <w:rFonts w:ascii="Book Antiqua" w:eastAsia="Book Antiqua" w:hAnsi="Book Antiqua" w:cs="Book Antiqua"/>
          <w:color w:val="000000"/>
        </w:rPr>
        <w:t xml:space="preserve"> </w:t>
      </w:r>
      <w:r w:rsidR="00CF0E30" w:rsidRPr="00AF738F">
        <w:rPr>
          <w:rFonts w:ascii="Book Antiqua" w:eastAsia="Book Antiqua" w:hAnsi="Book Antiqua" w:cs="Book Antiqua"/>
          <w:b/>
          <w:bCs/>
          <w:color w:val="000000"/>
        </w:rPr>
        <w:t>101</w:t>
      </w:r>
      <w:r w:rsidR="00CF0E30" w:rsidRPr="00AF738F">
        <w:rPr>
          <w:rFonts w:ascii="Book Antiqua" w:eastAsia="Book Antiqua" w:hAnsi="Book Antiqua" w:cs="Book Antiqua"/>
          <w:color w:val="000000"/>
        </w:rPr>
        <w:t>:</w:t>
      </w:r>
      <w:r w:rsidR="00AF738F">
        <w:rPr>
          <w:rFonts w:ascii="Book Antiqua" w:eastAsia="Book Antiqua" w:hAnsi="Book Antiqua" w:cs="Book Antiqua"/>
          <w:color w:val="000000"/>
        </w:rPr>
        <w:t xml:space="preserve"> </w:t>
      </w:r>
      <w:r w:rsidR="00CF0E30" w:rsidRPr="00AF738F">
        <w:rPr>
          <w:rFonts w:ascii="Book Antiqua" w:eastAsia="Book Antiqua" w:hAnsi="Book Antiqua" w:cs="Book Antiqua"/>
          <w:color w:val="000000"/>
        </w:rPr>
        <w:t>S1-S7</w:t>
      </w:r>
      <w:r w:rsidRPr="00AF738F">
        <w:rPr>
          <w:rFonts w:ascii="Book Antiqua" w:eastAsia="Book Antiqua" w:hAnsi="Book Antiqua" w:cs="Book Antiqua"/>
          <w:color w:val="000000"/>
        </w:rPr>
        <w:t>45</w:t>
      </w:r>
    </w:p>
    <w:p w14:paraId="33D45F54" w14:textId="748865CD" w:rsidR="00247601" w:rsidRPr="006E60CC" w:rsidRDefault="00AF738F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>
        <w:rPr>
          <w:rFonts w:ascii="Book Antiqua" w:eastAsia="Book Antiqua" w:hAnsi="Book Antiqua" w:cs="Book Antiqua"/>
          <w:color w:val="000000"/>
        </w:rPr>
        <w:t xml:space="preserve">45 </w:t>
      </w:r>
      <w:r w:rsidR="00247601" w:rsidRPr="006E60CC">
        <w:rPr>
          <w:rFonts w:ascii="Book Antiqua" w:eastAsia="Book Antiqua" w:hAnsi="Book Antiqua" w:cs="Book Antiqua"/>
          <w:b/>
          <w:bCs/>
          <w:color w:val="000000"/>
        </w:rPr>
        <w:t>Minella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247601" w:rsidRPr="006E60CC">
        <w:rPr>
          <w:rFonts w:ascii="Book Antiqua" w:eastAsia="Book Antiqua" w:hAnsi="Book Antiqua" w:cs="Book Antiqua"/>
          <w:b/>
          <w:bCs/>
          <w:color w:val="000000"/>
        </w:rPr>
        <w:t>R</w:t>
      </w:r>
      <w:r w:rsidR="00247601"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="00247601" w:rsidRPr="006E60CC">
        <w:rPr>
          <w:rFonts w:ascii="Book Antiqua" w:eastAsia="Book Antiqua" w:hAnsi="Book Antiqua" w:cs="Book Antiqua"/>
          <w:color w:val="000000"/>
        </w:rPr>
        <w:t>Minelli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="00247601" w:rsidRPr="006E60CC">
        <w:rPr>
          <w:rFonts w:ascii="Book Antiqua" w:eastAsia="Book Antiqua" w:hAnsi="Book Antiqua" w:cs="Book Antiqua"/>
          <w:color w:val="000000"/>
        </w:rPr>
        <w:t>R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="00247601" w:rsidRPr="006E60CC">
        <w:rPr>
          <w:rFonts w:ascii="Book Antiqua" w:eastAsia="Book Antiqua" w:hAnsi="Book Antiqua" w:cs="Book Antiqua"/>
          <w:color w:val="000000"/>
        </w:rPr>
        <w:t>Rossi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="00247601" w:rsidRPr="006E60CC">
        <w:rPr>
          <w:rFonts w:ascii="Book Antiqua" w:eastAsia="Book Antiqua" w:hAnsi="Book Antiqua" w:cs="Book Antiqua"/>
          <w:color w:val="000000"/>
        </w:rPr>
        <w:t>E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="00247601" w:rsidRPr="006E60CC">
        <w:rPr>
          <w:rFonts w:ascii="Book Antiqua" w:eastAsia="Book Antiqua" w:hAnsi="Book Antiqua" w:cs="Book Antiqua"/>
          <w:color w:val="000000"/>
        </w:rPr>
        <w:t>Cremon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="00247601" w:rsidRPr="006E60CC">
        <w:rPr>
          <w:rFonts w:ascii="Book Antiqua" w:eastAsia="Book Antiqua" w:hAnsi="Book Antiqua" w:cs="Book Antiqua"/>
          <w:color w:val="000000"/>
        </w:rPr>
        <w:t>G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="00247601" w:rsidRPr="006E60CC">
        <w:rPr>
          <w:rFonts w:ascii="Book Antiqua" w:eastAsia="Book Antiqua" w:hAnsi="Book Antiqua" w:cs="Book Antiqua"/>
          <w:color w:val="000000"/>
        </w:rPr>
        <w:t>Tozzi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="00247601" w:rsidRPr="006E60CC">
        <w:rPr>
          <w:rFonts w:ascii="Book Antiqua" w:eastAsia="Book Antiqua" w:hAnsi="Book Antiqua" w:cs="Book Antiqua"/>
          <w:color w:val="000000"/>
        </w:rPr>
        <w:t>A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="00247601" w:rsidRPr="006E60CC">
        <w:rPr>
          <w:rFonts w:ascii="Book Antiqua" w:eastAsia="Book Antiqua" w:hAnsi="Book Antiqua" w:cs="Book Antiqua"/>
          <w:color w:val="000000"/>
        </w:rPr>
        <w:t>Gastro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="00247601"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="00247601" w:rsidRPr="006E60CC">
        <w:rPr>
          <w:rFonts w:ascii="Book Antiqua" w:eastAsia="Book Antiqua" w:hAnsi="Book Antiqua" w:cs="Book Antiqua"/>
          <w:color w:val="000000"/>
        </w:rPr>
        <w:t>gastri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="00247601" w:rsidRPr="006E60CC">
        <w:rPr>
          <w:rFonts w:ascii="Book Antiqua" w:eastAsia="Book Antiqua" w:hAnsi="Book Antiqua" w:cs="Book Antiqua"/>
          <w:color w:val="000000"/>
        </w:rPr>
        <w:t>ultrasou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="00247601"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="00247601" w:rsidRPr="006E60CC">
        <w:rPr>
          <w:rFonts w:ascii="Book Antiqua" w:eastAsia="Book Antiqua" w:hAnsi="Book Antiqua" w:cs="Book Antiqua"/>
          <w:color w:val="000000"/>
        </w:rPr>
        <w:t>children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="00247601"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="00247601" w:rsidRPr="006E60CC">
        <w:rPr>
          <w:rFonts w:ascii="Book Antiqua" w:eastAsia="Book Antiqua" w:hAnsi="Book Antiqua" w:cs="Book Antiqua"/>
          <w:color w:val="000000"/>
        </w:rPr>
        <w:t>stat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="00247601"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="00247601"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="00247601" w:rsidRPr="006E60CC">
        <w:rPr>
          <w:rFonts w:ascii="Book Antiqua" w:eastAsia="Book Antiqua" w:hAnsi="Book Antiqua" w:cs="Book Antiqua"/>
          <w:color w:val="000000"/>
        </w:rPr>
        <w:t>art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="00247601" w:rsidRPr="006E60CC">
        <w:rPr>
          <w:rFonts w:ascii="Book Antiqua" w:eastAsia="Book Antiqua" w:hAnsi="Book Antiqua" w:cs="Book Antiqua"/>
          <w:i/>
          <w:iCs/>
          <w:color w:val="000000"/>
        </w:rPr>
        <w:t>J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="00247601" w:rsidRPr="006E60CC">
        <w:rPr>
          <w:rFonts w:ascii="Book Antiqua" w:eastAsia="Book Antiqua" w:hAnsi="Book Antiqua" w:cs="Book Antiqua"/>
          <w:i/>
          <w:iCs/>
          <w:color w:val="000000"/>
        </w:rPr>
        <w:t>Ultrasou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="00247601" w:rsidRPr="006E60CC">
        <w:rPr>
          <w:rFonts w:ascii="Book Antiqua" w:eastAsia="Book Antiqua" w:hAnsi="Book Antiqua" w:cs="Book Antiqua"/>
          <w:color w:val="000000"/>
        </w:rPr>
        <w:t>2021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="00247601" w:rsidRPr="006E60CC">
        <w:rPr>
          <w:rFonts w:ascii="Book Antiqua" w:eastAsia="Book Antiqua" w:hAnsi="Book Antiqua" w:cs="Book Antiqua"/>
          <w:b/>
          <w:bCs/>
          <w:color w:val="000000"/>
        </w:rPr>
        <w:t>24</w:t>
      </w:r>
      <w:r w:rsidR="00247601"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="00247601" w:rsidRPr="006E60CC">
        <w:rPr>
          <w:rFonts w:ascii="Book Antiqua" w:eastAsia="Book Antiqua" w:hAnsi="Book Antiqua" w:cs="Book Antiqua"/>
          <w:color w:val="000000"/>
        </w:rPr>
        <w:t>11-14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="00247601"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="00247601" w:rsidRPr="006E60CC">
        <w:rPr>
          <w:rFonts w:ascii="Book Antiqua" w:eastAsia="Book Antiqua" w:hAnsi="Book Antiqua" w:cs="Book Antiqua"/>
          <w:color w:val="000000"/>
        </w:rPr>
        <w:t>32361921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="00247601"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="00247601" w:rsidRPr="006E60CC">
        <w:rPr>
          <w:rFonts w:ascii="Book Antiqua" w:eastAsia="Book Antiqua" w:hAnsi="Book Antiqua" w:cs="Book Antiqua"/>
          <w:color w:val="000000"/>
        </w:rPr>
        <w:t>10.1007/s40477-020-00471-w]</w:t>
      </w:r>
    </w:p>
    <w:p w14:paraId="7559F05B" w14:textId="4A7F2335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46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Aksglaede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K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ederse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JB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ang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unch-Jense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ommese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-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emonstrat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adiograph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fant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es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a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yea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ge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omparis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onitoring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Acta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Radio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03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44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36-138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2694095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34/j.1600-0455.2003.00032.x]</w:t>
      </w:r>
    </w:p>
    <w:p w14:paraId="1666C0E8" w14:textId="28125245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47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Rosen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R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miraul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J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Johnst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N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ave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K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Khatw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U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ubinste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Nurk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utilit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ndoscop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ultichanne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tralumin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mpedanc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esti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ildre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oug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heezing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Pediatr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Pulmono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14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49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90-1096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4178927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02/ppul.22949]</w:t>
      </w:r>
    </w:p>
    <w:p w14:paraId="7F0342D8" w14:textId="742A3713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48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Rao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NM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ampbel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I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a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w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years'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xperienc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usi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rav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ireles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onitori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ystem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ingl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UK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ertiar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entre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Acta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Paediat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17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106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312-315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7862298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111/apa.13667]</w:t>
      </w:r>
    </w:p>
    <w:p w14:paraId="3B284C02" w14:textId="67E95388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49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Croffie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JM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itzgeral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JF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ollest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JP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upt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K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orkin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R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fefferkor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D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im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JR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teine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J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adzi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K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ccurac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olerabilit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rav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atheter-fre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apsul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atient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etwee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ge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4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8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years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J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Pediatr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Gastroenterol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Nut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07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45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559-563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8030233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97/MPG.0b013e3180dc9349]</w:t>
      </w:r>
    </w:p>
    <w:p w14:paraId="13F8C62A" w14:textId="65A91A00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50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Chiou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E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ose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Jia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Nurk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iagnosi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upra-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i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orrelati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ropharyn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mpedanc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onitori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o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-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Neurogastroenterol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Moti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11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23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717-e326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1592256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111/j.1365-2982.2011.01726.x]</w:t>
      </w:r>
    </w:p>
    <w:p w14:paraId="49D70024" w14:textId="1E22084D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51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Ummarino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D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Vandermeule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oosen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Urba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ause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Vandenpla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Y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valuati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atient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ffect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roni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ough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stec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versu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ultichanne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tralumin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mpedance/p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etry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Laryngoscop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13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123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980-984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3023943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02/Lary.23738]</w:t>
      </w:r>
    </w:p>
    <w:p w14:paraId="582D3879" w14:textId="4470BFA7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lastRenderedPageBreak/>
        <w:t>52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Plocek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A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ębora-Kowalsk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iałek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J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endle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oporowska-Kowalsk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mpedance-p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onitori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haryn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onitori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iagnosi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xtra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ildren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Gastroenterol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Prac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19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2019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6271910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30944563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155/2019/6271910]</w:t>
      </w:r>
    </w:p>
    <w:p w14:paraId="59DC5A2A" w14:textId="448BCC5C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53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Joniau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S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radshaw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sterma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arne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S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aryngitis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ystemati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view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Otolaryngol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Head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Neck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Sur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07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136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686-692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7478199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16/j.otohns.2006.12.004]</w:t>
      </w:r>
    </w:p>
    <w:p w14:paraId="757BDFC9" w14:textId="40B20060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54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Yadlapati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R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dkin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Jaiyeol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M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idde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K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wr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J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a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K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habeeb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N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ric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P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graw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N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llenboge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mit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S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ov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andolfin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JE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bilitie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ropharyn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est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alivar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eps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alysi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iscriminat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etwee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symptomati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Volunteer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ubject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ymptom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aryn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rritation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Gastroenterol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Hepato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16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14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535-542.e2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6689899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16/j.cgh.2015.11.017]</w:t>
      </w:r>
    </w:p>
    <w:p w14:paraId="2C451CC1" w14:textId="4575C1A1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55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Ramaiah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RN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tevens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cCalli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A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ypopharyn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ist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onitori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ildre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spirator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ymptoms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J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Pediatr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Sur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05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40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557-1561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6226984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16/j.jpedsurg.2005.06.026]</w:t>
      </w:r>
    </w:p>
    <w:p w14:paraId="726CDFF7" w14:textId="6F1BE50D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56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Ayazi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S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ipham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JC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age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JA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a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L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Zehetne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J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eer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JM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ezcelik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bat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anki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eMeeste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R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eMeeste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R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new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echniqu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o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easuremen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haryn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H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norm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value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iscriminati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reshold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J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Gastrointest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Sur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09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13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422-1429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9421822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07/s11605-009-0915-6]</w:t>
      </w:r>
    </w:p>
    <w:p w14:paraId="55D90E5A" w14:textId="38C32898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57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Shin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MS</w:t>
      </w:r>
      <w:r w:rsidRPr="006E60CC">
        <w:rPr>
          <w:rFonts w:ascii="Book Antiqua" w:eastAsia="Book Antiqua" w:hAnsi="Book Antiqua" w:cs="Book Antiqua"/>
          <w:color w:val="000000"/>
        </w:rPr>
        <w:t>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ombin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mpedance-p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onitori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ildren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Pediatr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Gastroenterol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Hepatol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Nut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14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17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3-22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4749083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5223/pghn.2014.17.1.13]</w:t>
      </w:r>
    </w:p>
    <w:p w14:paraId="030863D9" w14:textId="0E901B1C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58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Wenzl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TG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enning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A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oot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M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alvator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Vandenpla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Y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SPGHA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URO-PI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orki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roup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dications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ethodology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terpretati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ombin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mpedance-p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onitori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ildren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SPGHA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URO-PI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tandar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rotocol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J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Pediatr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Gastroenterol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Nut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12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55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30-234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2711055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97/MPG.0b013e3182592b65]</w:t>
      </w:r>
    </w:p>
    <w:p w14:paraId="73EB2471" w14:textId="6B13B49E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lastRenderedPageBreak/>
        <w:t>59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Riezzo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G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uss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dri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lectrogastrograph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dult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ildren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trength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itfalls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linic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ignificanc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utaneou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cordi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i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lectric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ctivity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Biomed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In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13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2013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82757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3762836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155/2013/282757]</w:t>
      </w:r>
    </w:p>
    <w:p w14:paraId="1EE1EE21" w14:textId="04B9DA1C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60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van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Lennep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M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eijdekker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L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or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JM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enning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A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va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ijk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P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ingendonk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MJ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linic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xperienc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erformi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uncti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esti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ildren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J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Pediatr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Gastroenterol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Nut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21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72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26-231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33230070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97/MPG.0000000000003000]</w:t>
      </w:r>
    </w:p>
    <w:p w14:paraId="5C7921C2" w14:textId="427B8D24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61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Rosen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R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miraul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J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iliga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Khatw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U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Nurk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tra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ressur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cordi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mprove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etecti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oug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uri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ultichanne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tralumin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mpedanc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esti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ildren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J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Pediatr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Gastroenterol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Nut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14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58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2-26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3942006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97/MPG.0b013e3182a80059]</w:t>
      </w:r>
    </w:p>
    <w:p w14:paraId="2E10EB0A" w14:textId="5B14D82E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62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Carson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DA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ha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aye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CL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hariban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A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rew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N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'Grad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Varghes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bnormalitie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lectrogastrograph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Nause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Vomiti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yndromes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ystemati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view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eta-Analysis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omparis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the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i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isorders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Dig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Dis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Sci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22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67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773-785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33956280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07/s10620-021-07026-x]</w:t>
      </w:r>
    </w:p>
    <w:p w14:paraId="5A15B71F" w14:textId="4AE266E1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63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Bhat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S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Varghes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ars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A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aye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CL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hariban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A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rew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N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'Grad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i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ysrhythmi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isease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ystemati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view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eta-analysis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Esophagu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21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18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425-435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33594598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07/s10388-021-00820-6]</w:t>
      </w:r>
    </w:p>
    <w:p w14:paraId="0E1F0DF6" w14:textId="63CFB0B4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64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Bhat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S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Varghes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ars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A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aye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CL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rew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N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ous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'Grad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hariban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A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lectrogastrograph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bnormalitie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ediatri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duoden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isorders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ystemati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view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eta-analysis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J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Pediatr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Gastroenterol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Nut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21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73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9-16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33797449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97/MPG.0000000000003140]</w:t>
      </w:r>
    </w:p>
    <w:p w14:paraId="586746D8" w14:textId="0D70E162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65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Dy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F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miraul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J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itchel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D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ose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alivar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eps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ack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ensitivit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iagnosti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oo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valuat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xtra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isease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J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Pediat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16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177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53-58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7453366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16/j.jpeds.2016.06.033]</w:t>
      </w:r>
    </w:p>
    <w:p w14:paraId="0D15BA51" w14:textId="2A83566B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66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Fortunato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JE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'Agostin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B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Jr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ivel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O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eps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aliv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iomarke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o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ropharyn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ompar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4-hou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mpedance/p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onitori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ediatri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atients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Neurogastroenterol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Moti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17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29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7604397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111/nmo.12936]</w:t>
      </w:r>
    </w:p>
    <w:p w14:paraId="159973D8" w14:textId="17D313AB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lastRenderedPageBreak/>
        <w:t>67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Rosen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R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Johnst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N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ar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K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Khatw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U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Nurk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resenc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eps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u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t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lationship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athologi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-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Neurogastroenterol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Moti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12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24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29-133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84-e85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2141343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111/j.1365-2982.2011.01826.x]</w:t>
      </w:r>
    </w:p>
    <w:p w14:paraId="3AFDE4B5" w14:textId="65013E85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68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Farrell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S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cMaste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ibs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hield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D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cCalli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A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eps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ronchoalveola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avag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lu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pecifi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ensitiv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etho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iagnosi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-o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-relat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ulmonar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spiration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J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Pediatr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Sur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06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41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89-293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6481237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16/j.jpedsurg.2005.11.002]</w:t>
      </w:r>
    </w:p>
    <w:p w14:paraId="393BD948" w14:textId="79C10D9E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69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Rosen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R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ritz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J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Nurk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im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Nurk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ipid-lade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acrophag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de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no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dicato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-relat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spirator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iseas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ildren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Pediatric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08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121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879-e884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8362101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542/peds.2007-0723]</w:t>
      </w:r>
    </w:p>
    <w:p w14:paraId="480B7DB7" w14:textId="17C98CD8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70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Barrett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MW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yer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JC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ats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I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Jamies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G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etecti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il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viv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validati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ilite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ibreopti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ystem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Dis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Esophagu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00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13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44-50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1005331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46/j.1442-2050.2000.00062.x]</w:t>
      </w:r>
    </w:p>
    <w:p w14:paraId="7BE2B828" w14:textId="53623104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71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Orel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R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recelj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J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oma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euschke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reatmen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il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ildren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sult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rospectiv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tud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meprazole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J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Pediatr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Gastroenterol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Nut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06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42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376-383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6641575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97/01.mpg.0000214162.45198.0f]</w:t>
      </w:r>
    </w:p>
    <w:p w14:paraId="43BFDF33" w14:textId="3DFCC970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72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Malcolm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WF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mit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B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ear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oldber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N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otte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M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ranspylori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ub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eedi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ver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ow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irthweigh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fant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uspect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mpac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pne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radycardia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J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Perinato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09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29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372-375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9242488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38/jp.2008.234]</w:t>
      </w:r>
    </w:p>
    <w:p w14:paraId="32E28D5B" w14:textId="3B7FD642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73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Misra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S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acwa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K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lber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V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ranspylori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eedi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sophageal-reflux-associat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pne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rematur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fants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Acta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Paediat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07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96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426-1429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7850402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111/j.1651-2227.2007.00442.x]</w:t>
      </w:r>
    </w:p>
    <w:p w14:paraId="3855B021" w14:textId="2CBB8A8A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74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Rosen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R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ar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K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arlaumon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cidenc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uri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ranspylori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eeds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J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Pediatr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Gastroenterol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Nut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11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52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532-535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1464758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97/MPG.0b013e31820596f8]</w:t>
      </w:r>
    </w:p>
    <w:p w14:paraId="4A52B42F" w14:textId="1927F597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75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Vandenplas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Y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cheppe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J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Verheyde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evreke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ranck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J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eelma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enaye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ause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reliminar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por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fficac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ulticar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R-B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3-week-3-month-ol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fant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gurgitation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ssociat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ymptom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ci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Arch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Dis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Chil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10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95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6-30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9700421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136/adc.2008.156497]</w:t>
      </w:r>
    </w:p>
    <w:p w14:paraId="61D752E1" w14:textId="7C6C0BCE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lastRenderedPageBreak/>
        <w:t>76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Quitadamo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P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ambucci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lessandrell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reozzi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alamisur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soldi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aldar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Zenzeri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Verrotti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geli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iani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taian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ssociati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etwee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od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ositioni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aediatri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ge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Acta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Paediat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20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109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33-1039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31602697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111/apa.15049]</w:t>
      </w:r>
    </w:p>
    <w:p w14:paraId="1C93597B" w14:textId="6D3EB721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77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Vandenplas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Y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upon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igenman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os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Kuitune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ibes-Koninck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ha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N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hami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taian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zajewsk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V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er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orkshop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por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evelopmen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ow'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ilk-relat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ymptom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cor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warenes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oo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o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you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ildren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Acta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Paediat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15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104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334-339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5557474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111/apa.12902]</w:t>
      </w:r>
    </w:p>
    <w:p w14:paraId="5BDC920F" w14:textId="6211CC2B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78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Vandenplas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Y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ajerov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K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upon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igenman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Kuitune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eye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ibes-Koninck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alvator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hami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zajewsk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ow'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ilk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lat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ymptom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core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22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Update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Nutrient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22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14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35807862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3390/nu14132682]</w:t>
      </w:r>
    </w:p>
    <w:p w14:paraId="37DC2324" w14:textId="75FA8FAC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79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Beal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J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ilverma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ellan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J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You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E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Klontz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K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at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nse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necrotizi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nterocoliti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fant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ollowi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us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xantha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um-containi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ickeni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gent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J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Pediat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12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161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354-356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2575248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16/j.jpeds.2012.03.054]</w:t>
      </w:r>
    </w:p>
    <w:p w14:paraId="133CDFD1" w14:textId="0A55785A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80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Woods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CW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live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ewi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K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Ya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Q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evelopmen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necrotizi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nterocoliti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rematur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fant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ceivi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icken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eed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usi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implyThick®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J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Perinato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12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32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50-152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2289705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38/jp.2011.105]</w:t>
      </w:r>
    </w:p>
    <w:p w14:paraId="21631032" w14:textId="2CC2B4EF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81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Gold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BD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unasekara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oli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V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etzle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onte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raxle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lluec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afet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ymptom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mprovemen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someprazol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dolescent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isease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J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Pediatr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Gastroenterol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Nut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07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45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520-529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8030228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97/MPG.0b013e318148c17c]</w:t>
      </w:r>
    </w:p>
    <w:p w14:paraId="70711BA3" w14:textId="5A8CE739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82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Shakhnovich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V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ria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mit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uptil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JT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Jame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P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ollie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N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u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ivingst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E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Zha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J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Kearn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L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ohen-Wolkowiez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es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harmaceutical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o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ildre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ct–Pediatri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rial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Network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opulation-Bas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harmacokineti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ode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pproac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antoprazol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si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o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bes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ildre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dolescents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Paediatr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Drug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18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20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483-495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30097906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07/s40272-018-0305-1]</w:t>
      </w:r>
    </w:p>
    <w:p w14:paraId="3E3E3560" w14:textId="42C82A4C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83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van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der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Pol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R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angendam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enning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va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ijk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abber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fficac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afet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istamine-2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cepto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tagonists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JAMA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Pediat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14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168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947-954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5133940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01/jamapediatrics.2014.1273]</w:t>
      </w:r>
    </w:p>
    <w:p w14:paraId="739272C6" w14:textId="19C102C8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lastRenderedPageBreak/>
        <w:t>84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Lin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PC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a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su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I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se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L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ua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YB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fficac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afet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rot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ump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hibitor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v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istamine-2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cepto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tagonist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o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tres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ulce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leedi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rophylaxi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mo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ritic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ar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atients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eta-analysis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Crit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Care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10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38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197-1205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173630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97/CCM.0b013e3181d69ccf]</w:t>
      </w:r>
    </w:p>
    <w:p w14:paraId="5449FA08" w14:textId="7B73A9B6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85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Giuliano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C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ilhelm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M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Kale-Pradha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B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r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rot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ump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hibitor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ssociat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evelopmen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ommunity-acquir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neumonia?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eta-analysis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Expert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Rev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Pharmaco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12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5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337-344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2697595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586/ecp.12.20]</w:t>
      </w:r>
    </w:p>
    <w:p w14:paraId="3509F886" w14:textId="78F12AA1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86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Nguyen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PA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slam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lv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J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a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C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Y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Ya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C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ua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W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i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YJ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qb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U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eta-analysi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rot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ump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hibitor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duc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isk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ommunity-acquir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neumonia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Int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J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Qual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Health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Car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20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32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92-299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32436582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93/intqhc/mzaa041]</w:t>
      </w:r>
    </w:p>
    <w:p w14:paraId="5A8FEA92" w14:textId="375CA10C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87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Chen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Y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iu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las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K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u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ank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Kirk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Us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rot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ump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hibitor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isk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ospitalizati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o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fectiou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nteritis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PLoS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On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16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11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0168618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7997598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371/journal.pone.0168618]</w:t>
      </w:r>
    </w:p>
    <w:p w14:paraId="5E26BE3A" w14:textId="3EF9EDC6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88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Wang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YH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intzel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V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udvigss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JF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vanström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asternak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ssociati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etwee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rot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ump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hibito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Us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isk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sthm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ildren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JAMA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Pediat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21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175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394-403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33555324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01/jamapediatrics.2020.5710]</w:t>
      </w:r>
    </w:p>
    <w:p w14:paraId="0F5C9316" w14:textId="25DF3E6F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89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Perisetti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A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oy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aria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'burn'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anitidin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call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urren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sight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itigati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trategies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Eur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J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Gastroenterol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Hepato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21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33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1013-e1016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33867447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97/MEG.0000000000002161]</w:t>
      </w:r>
    </w:p>
    <w:p w14:paraId="6D836890" w14:textId="27893C35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90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Shi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YC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ai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T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ia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YP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Zha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J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Zha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YB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e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J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R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u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X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e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H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u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Ya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YS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ffect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rot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ump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hibitor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intestin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icrobiot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isease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Genomics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Proteomics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Bioinformatic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19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17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52-63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31028880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16/j.gpb.2018.12.004]</w:t>
      </w:r>
    </w:p>
    <w:p w14:paraId="654F57A4" w14:textId="64515F21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91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Belei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O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lariu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brescu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arcovici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arginea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Usefu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dministe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robiotic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ogethe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rot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ump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hibitor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ildre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?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J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Neurogastroenterol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Moti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18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24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51-57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9291607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5056/jnm17059]</w:t>
      </w:r>
    </w:p>
    <w:p w14:paraId="2FE22E2F" w14:textId="0BF85D94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92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Hegar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B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utape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I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dvani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N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Vandenpla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Y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uble-bli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lacebo-controll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andomiz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ri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robiotic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mal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owe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acteri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vergrowt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ildre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reat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lastRenderedPageBreak/>
        <w:t>wit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meprazole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J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Pediatr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(Rio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J)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13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89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381-387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3796359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16/j.jped.2012.12.005]</w:t>
      </w:r>
    </w:p>
    <w:p w14:paraId="1312815E" w14:textId="714C4034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93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Liang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S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Xu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Zha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u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Z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ffec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robiotic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mal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testin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acteri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vergrowt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atient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i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olorect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ancer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Turk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J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Gastroentero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16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27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27-232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7210778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5152/tjg.2016.15375]</w:t>
      </w:r>
    </w:p>
    <w:p w14:paraId="47F9A0C8" w14:textId="6C543813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94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Pritchard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DS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abe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N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tephens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houl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mperidon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us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o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reatmen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-o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ildren?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ystemati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view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andomiz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ontroll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rial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ildre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g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ont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1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year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ld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Br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J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Pharmaco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05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59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725-729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5948939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111/j.1365-2125.2005.02422.x]</w:t>
      </w:r>
    </w:p>
    <w:p w14:paraId="4E99E3E2" w14:textId="5E37D9EB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95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Craig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WR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anlon-Dearma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inclai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aback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offat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etoclopramide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icken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eedings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ositioni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o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-o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ildre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unde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w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years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Cochrane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Database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Syst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Rev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04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D003502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5495056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02/14651858.CD003502.pub2]</w:t>
      </w:r>
    </w:p>
    <w:p w14:paraId="00C83D08" w14:textId="4720AE18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96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Tack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J</w:t>
      </w:r>
      <w:r w:rsidRPr="006E60CC">
        <w:rPr>
          <w:rFonts w:ascii="Book Antiqua" w:eastAsia="Book Antiqua" w:hAnsi="Book Antiqua" w:cs="Book Antiqua"/>
          <w:color w:val="000000"/>
        </w:rPr>
        <w:t>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rokinetic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undi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laxant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uppe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unction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I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isorders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Curr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Opin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Pharmaco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08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8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690-696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8940266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16/j.coph.2008.09.009]</w:t>
      </w:r>
    </w:p>
    <w:p w14:paraId="1CDA0CE9" w14:textId="3103AFF4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97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Ngoenmak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T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reepongkarun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uddharaks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Y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Khositset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ffect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mperidon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Q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terv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ildre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isease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Pediatr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Neonato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16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57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60-64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6141480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16/j.pedneo.2015.03.015]</w:t>
      </w:r>
    </w:p>
    <w:p w14:paraId="742E188A" w14:textId="69CFADF6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98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Lau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Moon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Lin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M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obins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D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lank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J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u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upui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L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afet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etoclopramid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ildren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ystemati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view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eta-Analysis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Drug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Sa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16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39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675-687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7003816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07/s40264-016-0418-9]</w:t>
      </w:r>
    </w:p>
    <w:p w14:paraId="27705FEE" w14:textId="6DD0142B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99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Peeters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TL</w:t>
      </w:r>
      <w:r w:rsidRPr="006E60CC">
        <w:rPr>
          <w:rFonts w:ascii="Book Antiqua" w:eastAsia="Book Antiqua" w:hAnsi="Book Antiqua" w:cs="Book Antiqua"/>
          <w:color w:val="000000"/>
        </w:rPr>
        <w:t>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rythromyc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the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acrolide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rokineti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gents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Gastroenterolog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993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105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886-1899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8253365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16/0016-5085(93)91089-z]</w:t>
      </w:r>
    </w:p>
    <w:p w14:paraId="1D1CFE03" w14:textId="77EFFA28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100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Omari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TI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enning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A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ansom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utle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N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en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J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avids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P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ffec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aclofe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sophagogastri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otilit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ildre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isease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andomiz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ontroll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rial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J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Pediat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06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149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468-474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7011315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16/j.jpeds.2006.05.029]</w:t>
      </w:r>
    </w:p>
    <w:p w14:paraId="7C4976AD" w14:textId="635B6458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101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Kawai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M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Kawahar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irayam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Yoshimur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N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d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ffec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aclofe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mesi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4-hou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neurologicall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mpair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ildre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lastRenderedPageBreak/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isease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J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Pediatr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Gastroenterol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Nut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04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38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317-323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5076634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97/00005176-200403000-00017]</w:t>
      </w:r>
    </w:p>
    <w:p w14:paraId="295AD6E4" w14:textId="24E3524B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102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Wiersma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HE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va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oxte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J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utte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JJ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va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aldere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M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mari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enning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A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harmacokinetic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ingl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r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s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aclofe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ediatri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atient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isease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Ther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Drug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Moni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03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25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93-98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2548151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97/00007691-200302000-00014]</w:t>
      </w:r>
    </w:p>
    <w:p w14:paraId="1CF2AF0A" w14:textId="22B38668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103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Vadlamudi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NB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itc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C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immit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A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am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KA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aclofe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o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reatmen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ediatri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ERD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J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Pediatr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Gastroenterol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Nut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13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57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808-812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3838820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97/MPG.0b013e3182a2747b]</w:t>
      </w:r>
    </w:p>
    <w:p w14:paraId="2531CDAE" w14:textId="7A99436F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104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Bell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RC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arne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E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arte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J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ewel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W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avreli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G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hd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M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oddinot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KM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o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A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reema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KD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unsberge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ausman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G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argi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aCost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il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ils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ra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KS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ransor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cisionles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undoplication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-yea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sult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rom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rospectiv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ulticente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U.S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tudy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Am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Sur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14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80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93-1105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5347499]</w:t>
      </w:r>
    </w:p>
    <w:p w14:paraId="02AC44C9" w14:textId="7A7F51F6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105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Mahant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S</w:t>
      </w:r>
      <w:r w:rsidRPr="006E60CC">
        <w:rPr>
          <w:rFonts w:ascii="Book Antiqua" w:eastAsia="Book Antiqua" w:hAnsi="Book Antiqua" w:cs="Book Antiqua"/>
          <w:color w:val="000000"/>
        </w:rPr>
        <w:t>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harmacologic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reatmen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ildre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-o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Paediatr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Child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Healt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17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22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30-32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9479169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93/pch/pxx010]</w:t>
      </w:r>
    </w:p>
    <w:p w14:paraId="25D78BD1" w14:textId="0019C326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106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Buts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JP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arudi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tt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JB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uble-bli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ontroll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tud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fficac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odium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lginat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(Gaviscon)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duci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ssess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4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ontinuou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onitori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fant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ildren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Eur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J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Pediat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987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146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56-158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3032640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07/BF02343223]</w:t>
      </w:r>
    </w:p>
    <w:p w14:paraId="591B9EA1" w14:textId="3D5B5069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107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Argüelles-Martín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F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onzález-Fernández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entle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G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Navarro-Merin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ucralfat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reatmen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sophagiti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ildren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reliminar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sults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Scand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J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Gastroenterol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Supp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989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156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43-47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740841]</w:t>
      </w:r>
    </w:p>
    <w:p w14:paraId="13A15ED5" w14:textId="23143C62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108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Tytgat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GN</w:t>
      </w:r>
      <w:r w:rsidRPr="006E60CC">
        <w:rPr>
          <w:rFonts w:ascii="Book Antiqua" w:eastAsia="Book Antiqua" w:hAnsi="Book Antiqua" w:cs="Book Antiqua"/>
          <w:color w:val="000000"/>
        </w:rPr>
        <w:t>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linic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fficac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ucralfat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esophagitis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Scand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J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Gastroenterol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Supp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987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140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9-31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3328282]</w:t>
      </w:r>
    </w:p>
    <w:p w14:paraId="30BFCAC6" w14:textId="0A4482F5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109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Salvatore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S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ipepi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uysentruy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K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va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ael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K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Nosetti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gosti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alvatoni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Vandenpla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Y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ffec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lginat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fants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Paediatr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Drug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18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20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575-583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30182358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07/s40272-018-0314-0]</w:t>
      </w:r>
    </w:p>
    <w:p w14:paraId="48D2ED03" w14:textId="04A5BDD7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lastRenderedPageBreak/>
        <w:t>110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Bor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S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Kalka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İH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Çelebi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inçe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kyüz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ettma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Öze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lginates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rom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cea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iseas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reatment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Turk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J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Gastroentero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19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30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9-136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31624050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5152/tjg.2019.19677]</w:t>
      </w:r>
    </w:p>
    <w:p w14:paraId="5EDB792F" w14:textId="07CF9BDC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111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Scarpignato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C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ong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u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JCY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ottrup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azarescu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te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un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H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harmacologi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reatmen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ER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her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r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now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her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r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oing?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Ann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N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Y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Acad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Sci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20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1482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93-212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32935346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111/nyas.14473]</w:t>
      </w:r>
    </w:p>
    <w:p w14:paraId="24C4EBE6" w14:textId="175E3D90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112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Gaffney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J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atou-Nasri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rau-Olivare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lev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rapeuti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pplication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yaluronan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Mol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Biosys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10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6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437-443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174672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39/b910552m]</w:t>
      </w:r>
    </w:p>
    <w:p w14:paraId="319A98A5" w14:textId="6AC294B2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113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Volpi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N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chille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J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ter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olté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ole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etabolism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emic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odification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pplication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yaluronan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Curr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Chem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09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16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718-1745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9442142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2174/092986709788186138]</w:t>
      </w:r>
    </w:p>
    <w:p w14:paraId="12DEAD5D" w14:textId="1C3C5294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114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Savarino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V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ac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carpignat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sox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tud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roup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andomis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linic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rial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ucos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rotecti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ombin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ci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uppressi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reatmen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non-erosiv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iseas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-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fficac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soxx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yaluroni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cid-chondroit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ulphat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as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ioadhesiv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ormulation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Aliment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Pharmacol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The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17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45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631-642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8116754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111/apt.13914]</w:t>
      </w:r>
    </w:p>
    <w:p w14:paraId="03AD7DD7" w14:textId="39A1DCBF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115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Di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Simone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MP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aldi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Vasin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V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corran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acci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L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errieri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oggioli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arrie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ffec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soxx(®)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ucos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amage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xperiment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tud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x-viv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win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odel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Exp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Gastroentero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12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5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3-107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2767997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2147/CEG.S31404]</w:t>
      </w:r>
    </w:p>
    <w:p w14:paraId="31C1454C" w14:textId="038AEBF8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116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Palmieri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B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erighi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orbasci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ottigni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V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istett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sposit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ix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ombinati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yaluroni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ci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ondroitin-sulphat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r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ormulati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andomiz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ubl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lind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laceb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ontroll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tud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o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reatmen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ymptom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atient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non-erosiv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Eur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Rev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Pharmacol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Sci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13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17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3272-3278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4379055]</w:t>
      </w:r>
    </w:p>
    <w:p w14:paraId="5E8C442F" w14:textId="6D88FD50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117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Huijghebaert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S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ruyn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llegaer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K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Vand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Veld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ruyn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Va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iervlie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Va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incke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edic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evice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a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ook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ik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edicines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afet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gulator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oncern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o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ildre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urope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Arch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Dis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Chil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20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105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47-154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31533915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136/archdischild-2018-316391]</w:t>
      </w:r>
    </w:p>
    <w:p w14:paraId="4620952B" w14:textId="3CDD90E2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lastRenderedPageBreak/>
        <w:t>118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Romano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C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carpignat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harmacologi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reatmen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ER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dolescents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ucos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rotecti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ption?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Therap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Adv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Gastroentero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22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15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7562848221115319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36004307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177/17562848221115319]</w:t>
      </w:r>
    </w:p>
    <w:p w14:paraId="6B076125" w14:textId="569ADD03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119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Indrio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F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i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aur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iezz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ivardi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tini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orvagli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allardini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iscegli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inquetti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razzodur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e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Vecchi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afuri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rancavill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rophylacti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us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robioti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reventi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olic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gurgitation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unction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onstipation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andomiz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linic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rial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JAMA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Pediat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14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168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28-233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4424513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01/jamapediatrics.2013.4367]</w:t>
      </w:r>
    </w:p>
    <w:p w14:paraId="1526B012" w14:textId="22B7091D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120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Panadero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E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ópez-Herc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J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ar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anchez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uet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ustinz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or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arrill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anch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ranspylori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nter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eedi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riticall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l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ildren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J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Pediatr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Gastroenterol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Nut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998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26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43-48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9443119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97/00005176-199801000-00008]</w:t>
      </w:r>
    </w:p>
    <w:p w14:paraId="083D5E1C" w14:textId="4C8696C4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121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Stone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B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este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Jacks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ichards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al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ouripeddi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utche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Kere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rivastav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ffectivenes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undoplicati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jejun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eedi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ildre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Neurologi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mpairment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Hosp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Pediat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17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7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40-148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8159744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542/hpeds.2016-0126]</w:t>
      </w:r>
    </w:p>
    <w:p w14:paraId="35501B29" w14:textId="389840B7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122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Srivastava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R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wne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C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'Gorma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eol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amor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olubkov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undorf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Jame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C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osenbaum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You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C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ea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JM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mpac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undoplicati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versu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jejun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eedi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ube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ortalit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reventi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spirati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neumoni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you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ildre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neurologi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mpairmen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h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av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isease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Pediatric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09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123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338-345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9117901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542/peds.2007-1740]</w:t>
      </w:r>
    </w:p>
    <w:p w14:paraId="5D2EB634" w14:textId="60A32AC8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123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Jackson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HT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Kan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D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urgic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anagemen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ediatri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isease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Gastroenterol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Prac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13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2013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863527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3762041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155/2013/863527]</w:t>
      </w:r>
    </w:p>
    <w:p w14:paraId="6410DF93" w14:textId="2DE1E0AB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124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Ceriati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E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archetti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accam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dorisi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ivosecchi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epp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Nisse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undoplicati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ombin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rocedure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duc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currenc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iseas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neurologicall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mpair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ildren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Sci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Rep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20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10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1618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32669599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38/s41598-020-68595-x]</w:t>
      </w:r>
    </w:p>
    <w:p w14:paraId="765DFFD0" w14:textId="7A65D0BD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lastRenderedPageBreak/>
        <w:t>125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Vane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DW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arme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P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Jr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Ki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R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ole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Jr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ffectivenes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Nisse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undoplicati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neurologicall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mpair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ildre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Surger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985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98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662-667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931842]</w:t>
      </w:r>
    </w:p>
    <w:p w14:paraId="0F2BC09B" w14:textId="200DB353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126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Cheung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KM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s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W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s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W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a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KH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Nisse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undoplicati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stom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everel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neurologicall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mpair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ildre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Hong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Kong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J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06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12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82-288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6912355]</w:t>
      </w:r>
    </w:p>
    <w:p w14:paraId="1C88BF78" w14:textId="1D37D3F0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127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Haseeb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M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omps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C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ssessi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mplementati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trateg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earni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urv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o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ransor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cisionles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undoplicati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new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echnique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Endos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22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55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751-752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36464821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5946/ce.2022.280]</w:t>
      </w:r>
    </w:p>
    <w:p w14:paraId="45262B2C" w14:textId="4D0E101B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128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Bell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RCW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reema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K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eidrick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yazi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ransor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cisionles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undoplicati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emonstrate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urabilit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up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9</w:t>
      </w:r>
      <w:r w:rsidRPr="006E60CC">
        <w:rPr>
          <w:rFonts w:ascii="MS Gothic" w:eastAsia="MS Gothic" w:hAnsi="MS Gothic" w:cs="MS Gothic" w:hint="eastAsia"/>
          <w:color w:val="000000"/>
        </w:rPr>
        <w:t> </w:t>
      </w:r>
      <w:r w:rsidRPr="006E60CC">
        <w:rPr>
          <w:rFonts w:ascii="Book Antiqua" w:eastAsia="Book Antiqua" w:hAnsi="Book Antiqua" w:cs="Book Antiqua"/>
          <w:color w:val="000000"/>
        </w:rPr>
        <w:t>years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Therap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Adv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Gastroentero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21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14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7562848211004827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33948113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177/17562848211004827]</w:t>
      </w:r>
    </w:p>
    <w:p w14:paraId="645302E3" w14:textId="2AC6F6A1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129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Benias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PC</w:t>
      </w:r>
      <w:r w:rsidRPr="006E60CC">
        <w:rPr>
          <w:rFonts w:ascii="Book Antiqua" w:eastAsia="Book Antiqua" w:hAnsi="Book Antiqua" w:cs="Book Antiqua"/>
          <w:color w:val="000000"/>
        </w:rPr>
        <w:t>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Updat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Us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ransor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cisionles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undoplicati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o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reatmen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isease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Gastroenterol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Hepatol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(N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Y)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21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17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333-335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34602895]</w:t>
      </w:r>
    </w:p>
    <w:p w14:paraId="5FA29861" w14:textId="0ED523B8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130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Bomman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S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alashank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hafoo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ander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J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rani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Kozarek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A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os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ubk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Krishnamoorthi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af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mplementati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ransor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cisionles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undoplicati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new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echniqu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ertiar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ar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enter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Endos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22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55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630-636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35974471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5946/ce.2022.003]</w:t>
      </w:r>
    </w:p>
    <w:p w14:paraId="448DDED7" w14:textId="77777777" w:rsidR="000C5E19" w:rsidRPr="000C5E19" w:rsidRDefault="000C5E19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0C5E19">
        <w:rPr>
          <w:rFonts w:ascii="Book Antiqua" w:eastAsia="Book Antiqua" w:hAnsi="Book Antiqua" w:cs="Book Antiqua"/>
          <w:color w:val="000000"/>
        </w:rPr>
        <w:t xml:space="preserve">131 </w:t>
      </w:r>
      <w:r w:rsidRPr="000C5E19">
        <w:rPr>
          <w:rFonts w:ascii="Book Antiqua" w:eastAsia="Book Antiqua" w:hAnsi="Book Antiqua" w:cs="Book Antiqua"/>
          <w:b/>
          <w:bCs/>
          <w:color w:val="000000"/>
        </w:rPr>
        <w:t>Mohan N</w:t>
      </w:r>
      <w:r w:rsidRPr="000C5E19">
        <w:rPr>
          <w:rFonts w:ascii="Book Antiqua" w:eastAsia="Book Antiqua" w:hAnsi="Book Antiqua" w:cs="Book Antiqua"/>
          <w:color w:val="000000"/>
        </w:rPr>
        <w:t xml:space="preserve">, Matthai J, Bolia R, Agarwal J, Shrivastava R, Borkar VV; For Pediatric Gastroenterology Chapter of Indian Academy of Pediatrics, Indian Society of Pediatric Gastroenterology, Hepatology and Nutrition (ISPGHAN). Diagnosis and Management of Gastroesophageal Reflux Disease in Children: Recommendations of Pediatric Gastroenterology Chapter of Indian Academy of Pediatrics, Indian Society of Pediatric Gastroenterology, Hepatology and Nutrition (ISPGHAN). </w:t>
      </w:r>
      <w:r w:rsidRPr="000C5E19">
        <w:rPr>
          <w:rFonts w:ascii="Book Antiqua" w:eastAsia="Book Antiqua" w:hAnsi="Book Antiqua" w:cs="Book Antiqua"/>
          <w:i/>
          <w:iCs/>
          <w:color w:val="000000"/>
        </w:rPr>
        <w:t>Indian Pediatr</w:t>
      </w:r>
      <w:r w:rsidRPr="000C5E19">
        <w:rPr>
          <w:rFonts w:ascii="Book Antiqua" w:eastAsia="Book Antiqua" w:hAnsi="Book Antiqua" w:cs="Book Antiqua"/>
          <w:color w:val="000000"/>
        </w:rPr>
        <w:t xml:space="preserve"> 2021; </w:t>
      </w:r>
      <w:r w:rsidRPr="000C5E19">
        <w:rPr>
          <w:rFonts w:ascii="Book Antiqua" w:eastAsia="Book Antiqua" w:hAnsi="Book Antiqua" w:cs="Book Antiqua"/>
          <w:b/>
          <w:bCs/>
          <w:color w:val="000000"/>
        </w:rPr>
        <w:t>58</w:t>
      </w:r>
      <w:r w:rsidRPr="000C5E19">
        <w:rPr>
          <w:rFonts w:ascii="Book Antiqua" w:eastAsia="Book Antiqua" w:hAnsi="Book Antiqua" w:cs="Book Antiqua"/>
          <w:color w:val="000000"/>
        </w:rPr>
        <w:t>: 1163-1170 [PMID: 34183467]</w:t>
      </w:r>
    </w:p>
    <w:p w14:paraId="11AAC5F6" w14:textId="77777777" w:rsidR="000C5E19" w:rsidRPr="000C5E19" w:rsidRDefault="000C5E19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0C5E19">
        <w:rPr>
          <w:rFonts w:ascii="Book Antiqua" w:eastAsia="Book Antiqua" w:hAnsi="Book Antiqua" w:cs="Book Antiqua"/>
          <w:color w:val="000000"/>
        </w:rPr>
        <w:t xml:space="preserve">132 </w:t>
      </w:r>
      <w:r w:rsidRPr="000C5E19">
        <w:rPr>
          <w:rFonts w:ascii="Book Antiqua" w:eastAsia="Book Antiqua" w:hAnsi="Book Antiqua" w:cs="Book Antiqua"/>
          <w:b/>
          <w:bCs/>
          <w:color w:val="000000"/>
        </w:rPr>
        <w:t>Robertson JO</w:t>
      </w:r>
      <w:r w:rsidRPr="000C5E19">
        <w:rPr>
          <w:rFonts w:ascii="Book Antiqua" w:eastAsia="Book Antiqua" w:hAnsi="Book Antiqua" w:cs="Book Antiqua"/>
          <w:color w:val="000000"/>
        </w:rPr>
        <w:t xml:space="preserve">, Jarboe MD. Long-Term Outcomes of Transoral Incisionless Fundoplication in a High-Risk Pediatric Population. </w:t>
      </w:r>
      <w:r w:rsidRPr="000C5E19">
        <w:rPr>
          <w:rFonts w:ascii="Book Antiqua" w:eastAsia="Book Antiqua" w:hAnsi="Book Antiqua" w:cs="Book Antiqua"/>
          <w:i/>
          <w:iCs/>
          <w:color w:val="000000"/>
        </w:rPr>
        <w:t>J Laparoendosc Adv Surg Tech A</w:t>
      </w:r>
      <w:r w:rsidRPr="000C5E19">
        <w:rPr>
          <w:rFonts w:ascii="Book Antiqua" w:eastAsia="Book Antiqua" w:hAnsi="Book Antiqua" w:cs="Book Antiqua"/>
          <w:color w:val="000000"/>
        </w:rPr>
        <w:t xml:space="preserve"> 2018; </w:t>
      </w:r>
      <w:r w:rsidRPr="000C5E19">
        <w:rPr>
          <w:rFonts w:ascii="Book Antiqua" w:eastAsia="Book Antiqua" w:hAnsi="Book Antiqua" w:cs="Book Antiqua"/>
          <w:b/>
          <w:bCs/>
          <w:color w:val="000000"/>
        </w:rPr>
        <w:t>28</w:t>
      </w:r>
      <w:r w:rsidRPr="000C5E19">
        <w:rPr>
          <w:rFonts w:ascii="Book Antiqua" w:eastAsia="Book Antiqua" w:hAnsi="Book Antiqua" w:cs="Book Antiqua"/>
          <w:color w:val="000000"/>
        </w:rPr>
        <w:t>: 95-100 [PMID: 29049004 DOI: 10.1089/Lap.2017.0257]</w:t>
      </w:r>
    </w:p>
    <w:p w14:paraId="14473CB6" w14:textId="77777777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b/>
          <w:color w:val="000000"/>
        </w:rPr>
        <w:sectPr w:rsidR="00247601" w:rsidRPr="006E60CC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54A5A758" w14:textId="77777777" w:rsidR="00A77B3E" w:rsidRPr="006E60CC" w:rsidRDefault="001B312D" w:rsidP="006E60CC">
      <w:pPr>
        <w:spacing w:line="360" w:lineRule="auto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b/>
          <w:color w:val="000000"/>
        </w:rPr>
        <w:lastRenderedPageBreak/>
        <w:t>Footnotes</w:t>
      </w:r>
    </w:p>
    <w:p w14:paraId="7211CC1C" w14:textId="0585C688" w:rsidR="00A77B3E" w:rsidRPr="006E60CC" w:rsidRDefault="001B312D" w:rsidP="006E60CC">
      <w:pPr>
        <w:spacing w:line="360" w:lineRule="auto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b/>
          <w:bCs/>
          <w:color w:val="000000"/>
        </w:rPr>
        <w:t>Conflict-of-interest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statement: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2F188F" w:rsidRPr="006E60CC">
        <w:rPr>
          <w:rFonts w:ascii="Book Antiqua" w:eastAsia="Book Antiqua" w:hAnsi="Book Antiqua" w:cs="Book Antiqua"/>
          <w:color w:val="000000"/>
        </w:rPr>
        <w:t>Ther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="002F188F" w:rsidRPr="006E60CC">
        <w:rPr>
          <w:rFonts w:ascii="Book Antiqua" w:eastAsia="Book Antiqua" w:hAnsi="Book Antiqua" w:cs="Book Antiqua"/>
          <w:color w:val="000000"/>
        </w:rPr>
        <w:t>ar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="002F188F" w:rsidRPr="006E60CC">
        <w:rPr>
          <w:rFonts w:ascii="Book Antiqua" w:eastAsia="Book Antiqua" w:hAnsi="Book Antiqua" w:cs="Book Antiqua"/>
          <w:color w:val="000000"/>
        </w:rPr>
        <w:t>n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="002F188F" w:rsidRPr="006E60CC">
        <w:rPr>
          <w:rFonts w:ascii="Book Antiqua" w:eastAsia="Book Antiqua" w:hAnsi="Book Antiqua" w:cs="Book Antiqua"/>
          <w:color w:val="000000"/>
        </w:rPr>
        <w:t>conflict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="002F188F"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="002F188F" w:rsidRPr="006E60CC">
        <w:rPr>
          <w:rFonts w:ascii="Book Antiqua" w:eastAsia="Book Antiqua" w:hAnsi="Book Antiqua" w:cs="Book Antiqua"/>
          <w:color w:val="000000"/>
        </w:rPr>
        <w:t>interes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="002F188F" w:rsidRPr="006E60CC">
        <w:rPr>
          <w:rFonts w:ascii="Book Antiqua" w:eastAsia="Book Antiqua" w:hAnsi="Book Antiqua" w:cs="Book Antiqua"/>
          <w:color w:val="000000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="002F188F" w:rsidRPr="006E60CC">
        <w:rPr>
          <w:rFonts w:ascii="Book Antiqua" w:eastAsia="Book Antiqua" w:hAnsi="Book Antiqua" w:cs="Book Antiqua"/>
          <w:color w:val="000000"/>
        </w:rPr>
        <w:t>report.</w:t>
      </w:r>
    </w:p>
    <w:p w14:paraId="2FD032A7" w14:textId="77777777" w:rsidR="00A77B3E" w:rsidRPr="006E60CC" w:rsidRDefault="00A77B3E" w:rsidP="006E60CC">
      <w:pPr>
        <w:spacing w:line="360" w:lineRule="auto"/>
        <w:jc w:val="both"/>
        <w:rPr>
          <w:rFonts w:ascii="Book Antiqua" w:hAnsi="Book Antiqua"/>
        </w:rPr>
      </w:pPr>
    </w:p>
    <w:p w14:paraId="6133FA78" w14:textId="1FC492D9" w:rsidR="00A77B3E" w:rsidRPr="006E60CC" w:rsidRDefault="001B312D" w:rsidP="006E60CC">
      <w:pPr>
        <w:spacing w:line="360" w:lineRule="auto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b/>
          <w:bCs/>
          <w:color w:val="000000"/>
        </w:rPr>
        <w:t>Open-Access: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i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rticl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pen-acces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rticl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a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a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elect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-hous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dito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ull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eer-review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xtern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viewers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istribut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ccordanc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reativ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ommon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ttributi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NonCommerci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(C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Y-N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4.0)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icense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hic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ermit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ther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istribute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mix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dapt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uil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up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i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ork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non-commercially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icens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i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erivativ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ork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ifferen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erms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rovid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rigin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ork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roperl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it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us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non-commercial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ee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ttps://creativecommons.org/Licenses/by-nc/4.0/</w:t>
      </w:r>
    </w:p>
    <w:p w14:paraId="221CCA94" w14:textId="77777777" w:rsidR="00A77B3E" w:rsidRPr="006E60CC" w:rsidRDefault="00A77B3E" w:rsidP="006E60CC">
      <w:pPr>
        <w:spacing w:line="360" w:lineRule="auto"/>
        <w:jc w:val="both"/>
        <w:rPr>
          <w:rFonts w:ascii="Book Antiqua" w:hAnsi="Book Antiqua"/>
        </w:rPr>
      </w:pPr>
    </w:p>
    <w:p w14:paraId="45944258" w14:textId="39A46AAC" w:rsidR="00A77B3E" w:rsidRPr="006E60CC" w:rsidRDefault="001B312D" w:rsidP="006E60CC">
      <w:pPr>
        <w:spacing w:line="360" w:lineRule="auto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b/>
          <w:color w:val="000000"/>
        </w:rPr>
        <w:t>Provenance</w:t>
      </w:r>
      <w:r w:rsidR="00B30608" w:rsidRPr="006E60C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color w:val="000000"/>
        </w:rPr>
        <w:t>peer</w:t>
      </w:r>
      <w:r w:rsidR="00B30608" w:rsidRPr="006E60C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color w:val="000000"/>
        </w:rPr>
        <w:t>review:</w:t>
      </w:r>
      <w:r w:rsidR="00B30608" w:rsidRPr="006E60C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vit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rticle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xternall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ee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viewed.</w:t>
      </w:r>
    </w:p>
    <w:p w14:paraId="63C1F4BF" w14:textId="3624B802" w:rsidR="00A77B3E" w:rsidRPr="006E60CC" w:rsidRDefault="001B312D" w:rsidP="006E60CC">
      <w:pPr>
        <w:spacing w:line="360" w:lineRule="auto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b/>
          <w:color w:val="000000"/>
        </w:rPr>
        <w:t>Peer-review</w:t>
      </w:r>
      <w:r w:rsidR="00B30608" w:rsidRPr="006E60C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color w:val="000000"/>
        </w:rPr>
        <w:t>model:</w:t>
      </w:r>
      <w:r w:rsidR="00B30608" w:rsidRPr="006E60C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ingl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lind</w:t>
      </w:r>
    </w:p>
    <w:p w14:paraId="22D727DE" w14:textId="77777777" w:rsidR="00A77B3E" w:rsidRPr="006E60CC" w:rsidRDefault="00A77B3E" w:rsidP="006E60CC">
      <w:pPr>
        <w:spacing w:line="360" w:lineRule="auto"/>
        <w:jc w:val="both"/>
        <w:rPr>
          <w:rFonts w:ascii="Book Antiqua" w:hAnsi="Book Antiqua"/>
        </w:rPr>
      </w:pPr>
    </w:p>
    <w:p w14:paraId="33213961" w14:textId="5AFFB031" w:rsidR="00A77B3E" w:rsidRPr="006E60CC" w:rsidRDefault="001B312D" w:rsidP="006E60CC">
      <w:pPr>
        <w:spacing w:line="360" w:lineRule="auto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b/>
          <w:color w:val="000000"/>
        </w:rPr>
        <w:t>Peer-review</w:t>
      </w:r>
      <w:r w:rsidR="00B30608" w:rsidRPr="006E60C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color w:val="000000"/>
        </w:rPr>
        <w:t>started:</w:t>
      </w:r>
      <w:r w:rsidR="00B30608" w:rsidRPr="006E60C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ctobe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7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22</w:t>
      </w:r>
    </w:p>
    <w:p w14:paraId="1CA30DE4" w14:textId="63BCD349" w:rsidR="00A77B3E" w:rsidRPr="006E60CC" w:rsidRDefault="001B312D" w:rsidP="006E60CC">
      <w:pPr>
        <w:spacing w:line="360" w:lineRule="auto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b/>
          <w:color w:val="000000"/>
        </w:rPr>
        <w:t>First</w:t>
      </w:r>
      <w:r w:rsidR="00B30608" w:rsidRPr="006E60C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color w:val="000000"/>
        </w:rPr>
        <w:t>decision:</w:t>
      </w:r>
      <w:r w:rsidR="00B30608" w:rsidRPr="006E60C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ecembe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2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22</w:t>
      </w:r>
    </w:p>
    <w:p w14:paraId="36589A87" w14:textId="63FEE025" w:rsidR="00A77B3E" w:rsidRPr="006E60CC" w:rsidRDefault="001B312D" w:rsidP="006E60CC">
      <w:pPr>
        <w:spacing w:line="360" w:lineRule="auto"/>
        <w:jc w:val="both"/>
        <w:rPr>
          <w:rFonts w:ascii="Book Antiqua" w:hAnsi="Book Antiqua"/>
          <w:bCs/>
        </w:rPr>
      </w:pPr>
      <w:r w:rsidRPr="006E60CC">
        <w:rPr>
          <w:rFonts w:ascii="Book Antiqua" w:eastAsia="Book Antiqua" w:hAnsi="Book Antiqua" w:cs="Book Antiqua"/>
          <w:b/>
          <w:color w:val="000000"/>
        </w:rPr>
        <w:t>Article</w:t>
      </w:r>
      <w:r w:rsidR="00B30608" w:rsidRPr="006E60C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color w:val="000000"/>
        </w:rPr>
        <w:t>press:</w:t>
      </w:r>
      <w:r w:rsidR="00B30608" w:rsidRPr="006E60CC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DF0E6C" w:rsidRPr="0062434A">
        <w:rPr>
          <w:rFonts w:ascii="Book Antiqua" w:eastAsia="Book Antiqua" w:hAnsi="Book Antiqua" w:cs="Book Antiqua"/>
          <w:color w:val="000000"/>
        </w:rPr>
        <w:t>February 8, 2023</w:t>
      </w:r>
    </w:p>
    <w:p w14:paraId="002CF773" w14:textId="77777777" w:rsidR="00A77B3E" w:rsidRPr="006E60CC" w:rsidRDefault="00A77B3E" w:rsidP="006E60CC">
      <w:pPr>
        <w:spacing w:line="360" w:lineRule="auto"/>
        <w:jc w:val="both"/>
        <w:rPr>
          <w:rFonts w:ascii="Book Antiqua" w:hAnsi="Book Antiqua"/>
        </w:rPr>
      </w:pPr>
    </w:p>
    <w:p w14:paraId="581DB86A" w14:textId="4CBCDC91" w:rsidR="00A77B3E" w:rsidRPr="006E60CC" w:rsidRDefault="001B312D" w:rsidP="006E60CC">
      <w:pPr>
        <w:spacing w:line="360" w:lineRule="auto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b/>
          <w:color w:val="000000"/>
        </w:rPr>
        <w:t>Specialty</w:t>
      </w:r>
      <w:r w:rsidR="00B30608" w:rsidRPr="006E60C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color w:val="000000"/>
        </w:rPr>
        <w:t>type:</w:t>
      </w:r>
      <w:r w:rsidR="00B30608" w:rsidRPr="006E60C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nterolog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="0020402E" w:rsidRPr="006E60CC">
        <w:rPr>
          <w:rFonts w:ascii="Book Antiqua" w:eastAsia="Book Antiqua" w:hAnsi="Book Antiqua" w:cs="Book Antiqua"/>
          <w:color w:val="000000"/>
        </w:rPr>
        <w:t>h</w:t>
      </w:r>
      <w:r w:rsidRPr="006E60CC">
        <w:rPr>
          <w:rFonts w:ascii="Book Antiqua" w:eastAsia="Book Antiqua" w:hAnsi="Book Antiqua" w:cs="Book Antiqua"/>
          <w:color w:val="000000"/>
        </w:rPr>
        <w:t>epatology</w:t>
      </w:r>
    </w:p>
    <w:p w14:paraId="073898D9" w14:textId="717AB0A4" w:rsidR="00A77B3E" w:rsidRPr="006E60CC" w:rsidRDefault="001B312D" w:rsidP="006E60CC">
      <w:pPr>
        <w:spacing w:line="360" w:lineRule="auto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b/>
          <w:color w:val="000000"/>
        </w:rPr>
        <w:t>Country/Territory</w:t>
      </w:r>
      <w:r w:rsidR="00B30608" w:rsidRPr="006E60C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color w:val="000000"/>
        </w:rPr>
        <w:t>origin:</w:t>
      </w:r>
      <w:r w:rsidR="00B30608" w:rsidRPr="006E60C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ailand</w:t>
      </w:r>
    </w:p>
    <w:p w14:paraId="214C72A2" w14:textId="663D9A59" w:rsidR="00A77B3E" w:rsidRPr="006E60CC" w:rsidRDefault="001B312D" w:rsidP="006E60CC">
      <w:pPr>
        <w:spacing w:line="360" w:lineRule="auto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b/>
          <w:color w:val="000000"/>
        </w:rPr>
        <w:t>Peer-review</w:t>
      </w:r>
      <w:r w:rsidR="00B30608" w:rsidRPr="006E60C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color w:val="000000"/>
        </w:rPr>
        <w:t>report</w:t>
      </w:r>
      <w:r w:rsidR="009F2496" w:rsidRPr="006E60CC">
        <w:rPr>
          <w:rFonts w:ascii="Book Antiqua" w:eastAsia="Book Antiqua" w:hAnsi="Book Antiqua" w:cs="Book Antiqua"/>
          <w:b/>
          <w:color w:val="000000"/>
        </w:rPr>
        <w:t>’</w:t>
      </w:r>
      <w:r w:rsidRPr="006E60CC">
        <w:rPr>
          <w:rFonts w:ascii="Book Antiqua" w:eastAsia="Book Antiqua" w:hAnsi="Book Antiqua" w:cs="Book Antiqua"/>
          <w:b/>
          <w:color w:val="000000"/>
        </w:rPr>
        <w:t>s</w:t>
      </w:r>
      <w:r w:rsidR="00B30608" w:rsidRPr="006E60C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color w:val="000000"/>
        </w:rPr>
        <w:t>scientific</w:t>
      </w:r>
      <w:r w:rsidR="00B30608" w:rsidRPr="006E60C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color w:val="000000"/>
        </w:rPr>
        <w:t>quality</w:t>
      </w:r>
      <w:r w:rsidR="00B30608" w:rsidRPr="006E60C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color w:val="000000"/>
        </w:rPr>
        <w:t>classification</w:t>
      </w:r>
    </w:p>
    <w:p w14:paraId="0CD6745E" w14:textId="5671FA6B" w:rsidR="00A77B3E" w:rsidRPr="006E60CC" w:rsidRDefault="001B312D" w:rsidP="006E60CC">
      <w:pPr>
        <w:spacing w:line="360" w:lineRule="auto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color w:val="000000"/>
        </w:rPr>
        <w:t>Grad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(Excellent)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0</w:t>
      </w:r>
    </w:p>
    <w:p w14:paraId="1A3AE084" w14:textId="1ECE74C5" w:rsidR="00A77B3E" w:rsidRPr="006E60CC" w:rsidRDefault="001B312D" w:rsidP="006E60CC">
      <w:pPr>
        <w:spacing w:line="360" w:lineRule="auto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color w:val="000000"/>
        </w:rPr>
        <w:t>Grad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(Ver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ood)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</w:t>
      </w:r>
    </w:p>
    <w:p w14:paraId="5FC3DB6D" w14:textId="4675E641" w:rsidR="00A77B3E" w:rsidRPr="006E60CC" w:rsidRDefault="001B312D" w:rsidP="006E60CC">
      <w:pPr>
        <w:spacing w:line="360" w:lineRule="auto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color w:val="000000"/>
        </w:rPr>
        <w:t>Grad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(Good)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</w:t>
      </w:r>
    </w:p>
    <w:p w14:paraId="77C5DCA1" w14:textId="1842EF1B" w:rsidR="00A77B3E" w:rsidRPr="006E60CC" w:rsidRDefault="001B312D" w:rsidP="006E60CC">
      <w:pPr>
        <w:spacing w:line="360" w:lineRule="auto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color w:val="000000"/>
        </w:rPr>
        <w:t>Grad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(Fair)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0</w:t>
      </w:r>
    </w:p>
    <w:p w14:paraId="7CAE0C3D" w14:textId="256B6EEE" w:rsidR="00A77B3E" w:rsidRPr="006E60CC" w:rsidRDefault="001B312D" w:rsidP="006E60CC">
      <w:pPr>
        <w:spacing w:line="360" w:lineRule="auto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color w:val="000000"/>
        </w:rPr>
        <w:t>Grad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(Poor)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0</w:t>
      </w:r>
    </w:p>
    <w:p w14:paraId="3C1874D3" w14:textId="77777777" w:rsidR="00A77B3E" w:rsidRPr="006E60CC" w:rsidRDefault="00A77B3E" w:rsidP="006E60CC">
      <w:pPr>
        <w:spacing w:line="360" w:lineRule="auto"/>
        <w:jc w:val="both"/>
        <w:rPr>
          <w:rFonts w:ascii="Book Antiqua" w:hAnsi="Book Antiqua"/>
        </w:rPr>
      </w:pPr>
    </w:p>
    <w:p w14:paraId="5484A9F6" w14:textId="5466A1D2" w:rsidR="002F188F" w:rsidRPr="006E60CC" w:rsidRDefault="001B312D" w:rsidP="006E60CC">
      <w:pPr>
        <w:spacing w:line="360" w:lineRule="auto"/>
        <w:jc w:val="both"/>
        <w:rPr>
          <w:rFonts w:ascii="Book Antiqua" w:eastAsia="Book Antiqua" w:hAnsi="Book Antiqua" w:cs="Book Antiqua"/>
          <w:b/>
          <w:color w:val="000000"/>
        </w:rPr>
        <w:sectPr w:rsidR="002F188F" w:rsidRPr="006E60CC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  <w:r w:rsidRPr="006E60CC">
        <w:rPr>
          <w:rFonts w:ascii="Book Antiqua" w:eastAsia="Book Antiqua" w:hAnsi="Book Antiqua" w:cs="Book Antiqua"/>
          <w:b/>
          <w:color w:val="000000"/>
        </w:rPr>
        <w:t>P-Reviewer:</w:t>
      </w:r>
      <w:r w:rsidR="00B30608" w:rsidRPr="006E60C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ahmou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</w:t>
      </w:r>
      <w:r w:rsidR="002F188F"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="002F188F" w:rsidRPr="006E60CC">
        <w:rPr>
          <w:rFonts w:ascii="Book Antiqua" w:eastAsia="Book Antiqua" w:hAnsi="Book Antiqua" w:cs="Book Antiqua"/>
          <w:color w:val="000000"/>
        </w:rPr>
        <w:t>Egypt</w:t>
      </w:r>
      <w:r w:rsidRPr="006E60CC">
        <w:rPr>
          <w:rFonts w:ascii="Book Antiqua" w:eastAsia="Book Antiqua" w:hAnsi="Book Antiqua" w:cs="Book Antiqua"/>
          <w:color w:val="000000"/>
        </w:rPr>
        <w:t>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umi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K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Japan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adro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Unit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tates</w:t>
      </w:r>
      <w:r w:rsidR="00B30608" w:rsidRPr="006E60C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color w:val="000000"/>
        </w:rPr>
        <w:t>S-Editor:</w:t>
      </w:r>
      <w:r w:rsidR="00B30608" w:rsidRPr="006E60CC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247601" w:rsidRPr="006E60CC">
        <w:rPr>
          <w:rFonts w:ascii="Book Antiqua" w:eastAsia="Book Antiqua" w:hAnsi="Book Antiqua" w:cs="Book Antiqua"/>
          <w:bCs/>
          <w:color w:val="000000"/>
        </w:rPr>
        <w:t>Chen</w:t>
      </w:r>
      <w:r w:rsidR="00B30608" w:rsidRPr="006E60CC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247601" w:rsidRPr="006E60CC">
        <w:rPr>
          <w:rFonts w:ascii="Book Antiqua" w:eastAsia="Book Antiqua" w:hAnsi="Book Antiqua" w:cs="Book Antiqua"/>
          <w:bCs/>
          <w:color w:val="000000"/>
        </w:rPr>
        <w:t>YL</w:t>
      </w:r>
      <w:r w:rsidR="00B30608" w:rsidRPr="006E60C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color w:val="000000"/>
        </w:rPr>
        <w:t>L-Editor:</w:t>
      </w:r>
      <w:r w:rsidR="00B30608" w:rsidRPr="006E60CC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247601" w:rsidRPr="006E60CC">
        <w:rPr>
          <w:rFonts w:ascii="Book Antiqua" w:eastAsia="Book Antiqua" w:hAnsi="Book Antiqua" w:cs="Book Antiqua"/>
          <w:bCs/>
          <w:color w:val="000000"/>
        </w:rPr>
        <w:t>A</w:t>
      </w:r>
      <w:r w:rsidR="00B30608" w:rsidRPr="006E60C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color w:val="000000"/>
        </w:rPr>
        <w:t>P-Editor:</w:t>
      </w:r>
      <w:r w:rsidR="00B30608" w:rsidRPr="006E60CC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0C5E19" w:rsidRPr="006E60CC">
        <w:rPr>
          <w:rFonts w:ascii="Book Antiqua" w:eastAsia="Book Antiqua" w:hAnsi="Book Antiqua" w:cs="Book Antiqua"/>
          <w:bCs/>
          <w:color w:val="000000"/>
        </w:rPr>
        <w:t>Chen YL</w:t>
      </w:r>
    </w:p>
    <w:p w14:paraId="5CEB9173" w14:textId="77777777" w:rsidR="000C5E19" w:rsidRPr="006E60CC" w:rsidRDefault="000C5E19" w:rsidP="006E60CC">
      <w:pPr>
        <w:spacing w:line="360" w:lineRule="auto"/>
        <w:jc w:val="both"/>
        <w:rPr>
          <w:rFonts w:ascii="Book Antiqua" w:hAnsi="Book Antiqua"/>
          <w:b/>
          <w:bCs/>
          <w:lang w:eastAsia="zh-CN"/>
        </w:rPr>
      </w:pPr>
      <w:r w:rsidRPr="006E60CC">
        <w:rPr>
          <w:rFonts w:ascii="Book Antiqua" w:hAnsi="Book Antiqua"/>
          <w:b/>
          <w:bCs/>
          <w:lang w:eastAsia="zh-CN"/>
        </w:rPr>
        <w:lastRenderedPageBreak/>
        <w:t>Figure Legends</w:t>
      </w:r>
    </w:p>
    <w:p w14:paraId="5437C204" w14:textId="7D4875F2" w:rsidR="000C5E19" w:rsidRPr="006E60CC" w:rsidRDefault="00DA2BFE" w:rsidP="006E60CC">
      <w:pPr>
        <w:spacing w:line="360" w:lineRule="auto"/>
        <w:jc w:val="both"/>
        <w:rPr>
          <w:rFonts w:ascii="Book Antiqua" w:hAnsi="Book Antiqua"/>
          <w:b/>
          <w:bCs/>
          <w:lang w:eastAsia="zh-CN"/>
        </w:rPr>
      </w:pPr>
      <w:r>
        <w:rPr>
          <w:noProof/>
        </w:rPr>
        <w:drawing>
          <wp:inline distT="0" distB="0" distL="0" distR="0" wp14:anchorId="40E211E7" wp14:editId="3EF6B214">
            <wp:extent cx="5943600" cy="2795270"/>
            <wp:effectExtent l="0" t="0" r="0" b="508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27952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A1AFA1A" w14:textId="4E1F57A2" w:rsidR="000C5E19" w:rsidRPr="006E60CC" w:rsidRDefault="000C5E19" w:rsidP="006E60CC">
      <w:pPr>
        <w:spacing w:line="360" w:lineRule="auto"/>
        <w:jc w:val="both"/>
        <w:rPr>
          <w:rFonts w:ascii="Book Antiqua" w:hAnsi="Book Antiqua"/>
          <w:b/>
          <w:bCs/>
          <w:lang w:eastAsia="zh-CN"/>
        </w:rPr>
      </w:pPr>
      <w:r w:rsidRPr="006E60CC">
        <w:rPr>
          <w:rFonts w:ascii="Book Antiqua" w:hAnsi="Book Antiqua"/>
          <w:b/>
          <w:bCs/>
          <w:lang w:eastAsia="zh-CN"/>
        </w:rPr>
        <w:t xml:space="preserve">Figure 1 The </w:t>
      </w:r>
      <w:r w:rsidR="00F16931" w:rsidRPr="00F16931">
        <w:rPr>
          <w:rFonts w:ascii="Book Antiqua" w:hAnsi="Book Antiqua" w:cs="Segoe UI"/>
          <w:b/>
          <w:bCs/>
          <w:color w:val="000000"/>
        </w:rPr>
        <w:t>anatomical</w:t>
      </w:r>
      <w:r w:rsidRPr="00F16931">
        <w:rPr>
          <w:rFonts w:ascii="Book Antiqua" w:hAnsi="Book Antiqua"/>
          <w:b/>
          <w:bCs/>
          <w:lang w:eastAsia="zh-CN"/>
        </w:rPr>
        <w:t xml:space="preserve"> </w:t>
      </w:r>
      <w:r w:rsidRPr="006E60CC">
        <w:rPr>
          <w:rFonts w:ascii="Book Antiqua" w:hAnsi="Book Antiqua"/>
          <w:b/>
          <w:bCs/>
          <w:lang w:eastAsia="zh-CN"/>
        </w:rPr>
        <w:t>antireflux barrier of the esophagus.</w:t>
      </w:r>
    </w:p>
    <w:p w14:paraId="77F9B1CD" w14:textId="77777777" w:rsidR="000C5E19" w:rsidRPr="006E60CC" w:rsidRDefault="000C5E19" w:rsidP="006E60CC">
      <w:pPr>
        <w:spacing w:line="360" w:lineRule="auto"/>
        <w:jc w:val="both"/>
        <w:rPr>
          <w:rFonts w:ascii="Book Antiqua" w:hAnsi="Book Antiqua"/>
          <w:b/>
          <w:bCs/>
          <w:lang w:eastAsia="zh-CN"/>
        </w:rPr>
      </w:pPr>
    </w:p>
    <w:p w14:paraId="4126F724" w14:textId="204D2A16" w:rsidR="000C5E19" w:rsidRPr="006E60CC" w:rsidRDefault="00FD443D" w:rsidP="006E60CC">
      <w:pPr>
        <w:spacing w:line="360" w:lineRule="auto"/>
        <w:jc w:val="both"/>
        <w:rPr>
          <w:rFonts w:ascii="Book Antiqua" w:hAnsi="Book Antiqua"/>
          <w:b/>
          <w:bCs/>
          <w:lang w:eastAsia="zh-CN"/>
        </w:rPr>
      </w:pPr>
      <w:r>
        <w:rPr>
          <w:noProof/>
        </w:rPr>
        <w:drawing>
          <wp:inline distT="0" distB="0" distL="0" distR="0" wp14:anchorId="3548E514" wp14:editId="49B69C52">
            <wp:extent cx="5943600" cy="1969135"/>
            <wp:effectExtent l="0" t="0" r="0" b="0"/>
            <wp:docPr id="1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19691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EE3E8B0" w14:textId="77777777" w:rsidR="000C5E19" w:rsidRPr="006E60CC" w:rsidRDefault="000C5E19" w:rsidP="006E60CC">
      <w:pPr>
        <w:spacing w:line="360" w:lineRule="auto"/>
        <w:jc w:val="both"/>
        <w:rPr>
          <w:rFonts w:ascii="Book Antiqua" w:hAnsi="Book Antiqua"/>
          <w:lang w:eastAsia="zh-CN"/>
        </w:rPr>
      </w:pPr>
      <w:r w:rsidRPr="006E60CC">
        <w:rPr>
          <w:rFonts w:ascii="Book Antiqua" w:hAnsi="Book Antiqua"/>
          <w:b/>
          <w:bCs/>
          <w:lang w:eastAsia="zh-CN"/>
        </w:rPr>
        <w:t xml:space="preserve">Figure 2 Characteristics of dental erosion in a child with corrected esophageal atresia compared to dental caries in a healthy child. </w:t>
      </w:r>
      <w:r w:rsidRPr="006E60CC">
        <w:rPr>
          <w:rFonts w:ascii="Book Antiqua" w:hAnsi="Book Antiqua"/>
          <w:lang w:eastAsia="zh-CN"/>
        </w:rPr>
        <w:t>A: Characteristics of dental erosion on the occlusal and palatal surface of deciduous teeth; B: Characteristics of dental caries on deciduous teeth.</w:t>
      </w:r>
    </w:p>
    <w:p w14:paraId="58625BC9" w14:textId="77777777" w:rsidR="000C5E19" w:rsidRPr="006E60CC" w:rsidRDefault="000C5E19" w:rsidP="006E60CC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50682288" w14:textId="5BA3F76E" w:rsidR="000C5E19" w:rsidRPr="006E60CC" w:rsidRDefault="00FD443D" w:rsidP="006E60CC">
      <w:pPr>
        <w:spacing w:line="360" w:lineRule="auto"/>
        <w:jc w:val="both"/>
        <w:rPr>
          <w:rFonts w:ascii="Book Antiqua" w:hAnsi="Book Antiqua"/>
          <w:lang w:eastAsia="zh-CN"/>
        </w:rPr>
      </w:pPr>
      <w:r>
        <w:rPr>
          <w:noProof/>
        </w:rPr>
        <w:lastRenderedPageBreak/>
        <w:drawing>
          <wp:inline distT="0" distB="0" distL="0" distR="0" wp14:anchorId="299ACFD8" wp14:editId="6E0BF431">
            <wp:extent cx="3403600" cy="2817495"/>
            <wp:effectExtent l="0" t="0" r="6350" b="1905"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03600" cy="28174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28DDE8E" w14:textId="5A8B62DC" w:rsidR="00AF738F" w:rsidRPr="00AF738F" w:rsidRDefault="000C5E19" w:rsidP="00AF738F">
      <w:pPr>
        <w:spacing w:line="360" w:lineRule="auto"/>
        <w:jc w:val="both"/>
        <w:rPr>
          <w:rFonts w:ascii="Book Antiqua" w:eastAsia="Book Antiqua" w:hAnsi="Book Antiqua" w:cs="Book Antiqua"/>
          <w:color w:val="FF0000"/>
        </w:rPr>
      </w:pPr>
      <w:r w:rsidRPr="006E60CC">
        <w:rPr>
          <w:rFonts w:ascii="Book Antiqua" w:hAnsi="Book Antiqua"/>
          <w:b/>
          <w:bCs/>
          <w:lang w:eastAsia="zh-CN"/>
        </w:rPr>
        <w:t>Figure 3</w:t>
      </w:r>
      <w:r w:rsidRPr="006E60CC">
        <w:rPr>
          <w:rFonts w:ascii="Book Antiqua" w:hAnsi="Book Antiqua"/>
        </w:rPr>
        <w:t xml:space="preserve"> </w:t>
      </w:r>
      <w:r w:rsidRPr="006E60CC">
        <w:rPr>
          <w:rFonts w:ascii="Book Antiqua" w:hAnsi="Book Antiqua"/>
          <w:b/>
          <w:bCs/>
          <w:lang w:eastAsia="zh-CN"/>
        </w:rPr>
        <w:t xml:space="preserve">Landmarks of the esophagus and stomach measured by ultrasonography in the </w:t>
      </w:r>
      <w:r w:rsidR="00C7518C" w:rsidRPr="006E60CC">
        <w:rPr>
          <w:rFonts w:ascii="Book Antiqua" w:hAnsi="Book Antiqua"/>
          <w:b/>
          <w:bCs/>
          <w:lang w:eastAsia="zh-CN"/>
        </w:rPr>
        <w:t xml:space="preserve">study </w:t>
      </w:r>
      <w:r w:rsidR="00C7518C">
        <w:rPr>
          <w:rFonts w:ascii="Book Antiqua" w:hAnsi="Book Antiqua"/>
          <w:b/>
          <w:bCs/>
          <w:lang w:eastAsia="zh-CN"/>
        </w:rPr>
        <w:t xml:space="preserve">of </w:t>
      </w:r>
      <w:r w:rsidRPr="006E60CC">
        <w:rPr>
          <w:rFonts w:ascii="Book Antiqua" w:hAnsi="Book Antiqua"/>
          <w:b/>
          <w:bCs/>
          <w:lang w:eastAsia="zh-CN"/>
        </w:rPr>
        <w:t xml:space="preserve">Charoenwat </w:t>
      </w:r>
      <w:r w:rsidRPr="006E60CC">
        <w:rPr>
          <w:rFonts w:ascii="Book Antiqua" w:hAnsi="Book Antiqua"/>
          <w:b/>
          <w:bCs/>
          <w:i/>
          <w:iCs/>
          <w:lang w:eastAsia="zh-CN"/>
        </w:rPr>
        <w:t>et a</w:t>
      </w:r>
      <w:r w:rsidR="00C7518C">
        <w:rPr>
          <w:rFonts w:ascii="Book Antiqua" w:hAnsi="Book Antiqua"/>
          <w:b/>
          <w:bCs/>
          <w:i/>
          <w:iCs/>
          <w:lang w:eastAsia="zh-CN"/>
        </w:rPr>
        <w:t>l</w:t>
      </w:r>
      <w:r w:rsidR="00C7518C" w:rsidRPr="00C7518C">
        <w:rPr>
          <w:rFonts w:ascii="Book Antiqua" w:hAnsi="Book Antiqua"/>
          <w:b/>
          <w:bCs/>
          <w:vertAlign w:val="superscript"/>
          <w:lang w:eastAsia="zh-CN"/>
        </w:rPr>
        <w:t>[44]</w:t>
      </w:r>
      <w:r w:rsidRPr="00C7518C">
        <w:rPr>
          <w:rFonts w:ascii="Book Antiqua" w:hAnsi="Book Antiqua"/>
          <w:b/>
          <w:bCs/>
          <w:lang w:eastAsia="zh-CN"/>
        </w:rPr>
        <w:t>.</w:t>
      </w:r>
      <w:r w:rsidRPr="006E60CC">
        <w:rPr>
          <w:rFonts w:ascii="Book Antiqua" w:hAnsi="Book Antiqua"/>
          <w:b/>
          <w:bCs/>
          <w:lang w:eastAsia="zh-CN"/>
        </w:rPr>
        <w:t xml:space="preserve"> </w:t>
      </w:r>
      <w:r w:rsidRPr="006E60CC">
        <w:rPr>
          <w:rFonts w:ascii="Book Antiqua" w:hAnsi="Book Antiqua"/>
          <w:lang w:eastAsia="zh-CN"/>
        </w:rPr>
        <w:t xml:space="preserve">1: Cervical esophageal thickness; </w:t>
      </w:r>
      <w:r w:rsidRPr="000C5E19">
        <w:rPr>
          <w:rFonts w:ascii="Book Antiqua" w:hAnsi="Book Antiqua"/>
          <w:lang w:eastAsia="zh-CN"/>
        </w:rPr>
        <w:t>2</w:t>
      </w:r>
      <w:r w:rsidRPr="006E60CC">
        <w:rPr>
          <w:rFonts w:ascii="Book Antiqua" w:hAnsi="Book Antiqua"/>
          <w:lang w:eastAsia="zh-CN"/>
        </w:rPr>
        <w:t>:</w:t>
      </w:r>
      <w:r w:rsidRPr="000C5E19">
        <w:rPr>
          <w:rFonts w:ascii="Book Antiqua" w:hAnsi="Book Antiqua"/>
          <w:lang w:eastAsia="zh-CN"/>
        </w:rPr>
        <w:t xml:space="preserve"> Cervical esophageal diameter</w:t>
      </w:r>
      <w:r w:rsidRPr="006E60CC">
        <w:rPr>
          <w:rFonts w:ascii="Book Antiqua" w:hAnsi="Book Antiqua"/>
          <w:lang w:eastAsia="zh-CN"/>
        </w:rPr>
        <w:t xml:space="preserve">; </w:t>
      </w:r>
      <w:r w:rsidRPr="000C5E19">
        <w:rPr>
          <w:rFonts w:ascii="Book Antiqua" w:hAnsi="Book Antiqua"/>
          <w:lang w:eastAsia="zh-CN"/>
        </w:rPr>
        <w:t>3</w:t>
      </w:r>
      <w:r w:rsidRPr="006E60CC">
        <w:rPr>
          <w:rFonts w:ascii="Book Antiqua" w:hAnsi="Book Antiqua"/>
          <w:lang w:eastAsia="zh-CN"/>
        </w:rPr>
        <w:t>:</w:t>
      </w:r>
      <w:r w:rsidRPr="000C5E19">
        <w:rPr>
          <w:rFonts w:ascii="Book Antiqua" w:hAnsi="Book Antiqua"/>
          <w:lang w:eastAsia="zh-CN"/>
        </w:rPr>
        <w:t xml:space="preserve"> Abdominal esophageal thickness</w:t>
      </w:r>
      <w:r w:rsidRPr="006E60CC">
        <w:rPr>
          <w:rFonts w:ascii="Book Antiqua" w:hAnsi="Book Antiqua"/>
          <w:lang w:eastAsia="zh-CN"/>
        </w:rPr>
        <w:t xml:space="preserve">; </w:t>
      </w:r>
      <w:r w:rsidRPr="000C5E19">
        <w:rPr>
          <w:rFonts w:ascii="Book Antiqua" w:hAnsi="Book Antiqua"/>
          <w:lang w:eastAsia="zh-CN"/>
        </w:rPr>
        <w:t>4</w:t>
      </w:r>
      <w:r w:rsidRPr="006E60CC">
        <w:rPr>
          <w:rFonts w:ascii="Book Antiqua" w:hAnsi="Book Antiqua"/>
          <w:lang w:eastAsia="zh-CN"/>
        </w:rPr>
        <w:t>:</w:t>
      </w:r>
      <w:r w:rsidRPr="000C5E19">
        <w:rPr>
          <w:rFonts w:ascii="Book Antiqua" w:hAnsi="Book Antiqua"/>
          <w:lang w:eastAsia="zh-CN"/>
        </w:rPr>
        <w:t xml:space="preserve"> Abdominal esophageal diameter</w:t>
      </w:r>
      <w:r w:rsidRPr="006E60CC">
        <w:rPr>
          <w:rFonts w:ascii="Book Antiqua" w:hAnsi="Book Antiqua"/>
          <w:lang w:eastAsia="zh-CN"/>
        </w:rPr>
        <w:t xml:space="preserve">; </w:t>
      </w:r>
      <w:r w:rsidRPr="000C5E19">
        <w:rPr>
          <w:rFonts w:ascii="Book Antiqua" w:hAnsi="Book Antiqua"/>
          <w:lang w:eastAsia="zh-CN"/>
        </w:rPr>
        <w:t>5</w:t>
      </w:r>
      <w:r w:rsidRPr="006E60CC">
        <w:rPr>
          <w:rFonts w:ascii="Book Antiqua" w:hAnsi="Book Antiqua"/>
          <w:lang w:eastAsia="zh-CN"/>
        </w:rPr>
        <w:t>:</w:t>
      </w:r>
      <w:r w:rsidRPr="000C5E19">
        <w:rPr>
          <w:rFonts w:ascii="Book Antiqua" w:hAnsi="Book Antiqua"/>
          <w:lang w:eastAsia="zh-CN"/>
        </w:rPr>
        <w:t xml:space="preserve"> Abdominal esophageal length</w:t>
      </w:r>
      <w:r w:rsidRPr="006E60CC">
        <w:rPr>
          <w:rFonts w:ascii="Book Antiqua" w:hAnsi="Book Antiqua"/>
          <w:lang w:eastAsia="zh-CN"/>
        </w:rPr>
        <w:t>; 6: Angle of His.</w:t>
      </w:r>
      <w:r w:rsidR="00AF738F">
        <w:rPr>
          <w:rFonts w:ascii="Book Antiqua" w:hAnsi="Book Antiqua"/>
          <w:lang w:eastAsia="zh-CN"/>
        </w:rPr>
        <w:t xml:space="preserve"> </w:t>
      </w:r>
      <w:r w:rsidR="00AF738F" w:rsidRPr="001B0230">
        <w:rPr>
          <w:rFonts w:ascii="Book Antiqua" w:hAnsi="Book Antiqua"/>
        </w:rPr>
        <w:t>Citation:</w:t>
      </w:r>
      <w:r w:rsidR="00AF738F">
        <w:rPr>
          <w:rFonts w:ascii="Book Antiqua" w:hAnsi="Book Antiqua"/>
        </w:rPr>
        <w:t xml:space="preserve"> </w:t>
      </w:r>
      <w:r w:rsidR="00AF738F" w:rsidRPr="00AF738F">
        <w:rPr>
          <w:rFonts w:ascii="Book Antiqua" w:eastAsia="Book Antiqua" w:hAnsi="Book Antiqua" w:cs="Book Antiqua"/>
          <w:color w:val="000000"/>
        </w:rPr>
        <w:t>Charoenwat B, Sintusek P, Chaijitraruch N, Mahayosnond A, Suksri S, Patcharatrakul T, Chongsrisawat V. Transcutaneous esophageal ultrasonography in children with suspected gastro</w:t>
      </w:r>
      <w:r w:rsidR="00AF738F" w:rsidRPr="00C7518C">
        <w:rPr>
          <w:rFonts w:ascii="Book Antiqua" w:eastAsia="Book Antiqua" w:hAnsi="Book Antiqua" w:cs="Book Antiqua"/>
        </w:rPr>
        <w:t xml:space="preserve">esophageal reflux disease. </w:t>
      </w:r>
      <w:r w:rsidR="00AF738F" w:rsidRPr="00C7518C">
        <w:rPr>
          <w:rFonts w:ascii="Book Antiqua" w:eastAsia="Book Antiqua" w:hAnsi="Book Antiqua" w:cs="Book Antiqua"/>
          <w:i/>
          <w:iCs/>
        </w:rPr>
        <w:t>J Med Asso Thai</w:t>
      </w:r>
      <w:r w:rsidR="00AF738F" w:rsidRPr="00C7518C">
        <w:rPr>
          <w:rFonts w:ascii="Book Antiqua" w:eastAsia="Book Antiqua" w:hAnsi="Book Antiqua" w:cs="Book Antiqua"/>
        </w:rPr>
        <w:t xml:space="preserve"> 2018; 101: S1-S745</w:t>
      </w:r>
      <w:r w:rsidR="00AF738F" w:rsidRPr="00C7518C">
        <w:rPr>
          <w:rFonts w:ascii="Book Antiqua" w:eastAsia="Book Antiqua" w:hAnsi="Book Antiqua" w:cs="Book Antiqua"/>
          <w:vertAlign w:val="superscript"/>
        </w:rPr>
        <w:t>[44]</w:t>
      </w:r>
      <w:r w:rsidR="00AF738F" w:rsidRPr="00C7518C">
        <w:rPr>
          <w:rFonts w:ascii="Book Antiqua" w:eastAsia="Book Antiqua" w:hAnsi="Book Antiqua" w:cs="Book Antiqua"/>
        </w:rPr>
        <w:t xml:space="preserve">. </w:t>
      </w:r>
      <w:r w:rsidR="00AF738F" w:rsidRPr="00C7518C">
        <w:rPr>
          <w:rFonts w:ascii="Book Antiqua" w:hAnsi="Book Antiqua"/>
        </w:rPr>
        <w:t xml:space="preserve">Copyright© The Authors 2018. Published by </w:t>
      </w:r>
      <w:r w:rsidR="00C7518C" w:rsidRPr="00C7518C">
        <w:rPr>
          <w:rFonts w:ascii="Book Antiqua" w:hAnsi="Book Antiqua"/>
        </w:rPr>
        <w:t>Medical Association of Thailand</w:t>
      </w:r>
      <w:r w:rsidR="00AF738F" w:rsidRPr="00C7518C">
        <w:rPr>
          <w:rFonts w:ascii="Book Antiqua" w:hAnsi="Book Antiqua"/>
        </w:rPr>
        <w:t xml:space="preserve">. The authors have obtained the permission for </w:t>
      </w:r>
      <w:r w:rsidR="00C7518C" w:rsidRPr="00C7518C">
        <w:rPr>
          <w:rFonts w:ascii="Book Antiqua" w:hAnsi="Book Antiqua"/>
        </w:rPr>
        <w:t>Medical Association of Thailand</w:t>
      </w:r>
      <w:r w:rsidR="00AF738F" w:rsidRPr="00C7518C">
        <w:rPr>
          <w:rFonts w:ascii="Book Antiqua" w:hAnsi="Book Antiqua"/>
        </w:rPr>
        <w:t xml:space="preserve"> (Supplementary material).</w:t>
      </w:r>
    </w:p>
    <w:p w14:paraId="4601A68E" w14:textId="679F9A17" w:rsidR="000C5E19" w:rsidRPr="006E60CC" w:rsidRDefault="000C5E19" w:rsidP="006E60CC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485F65AF" w14:textId="77777777" w:rsidR="000C5E19" w:rsidRPr="006E60CC" w:rsidRDefault="000C5E19" w:rsidP="006E60CC">
      <w:pPr>
        <w:spacing w:line="360" w:lineRule="auto"/>
        <w:jc w:val="both"/>
        <w:rPr>
          <w:rFonts w:ascii="Book Antiqua" w:hAnsi="Book Antiqua"/>
          <w:b/>
          <w:bCs/>
          <w:lang w:eastAsia="zh-CN"/>
        </w:rPr>
      </w:pPr>
    </w:p>
    <w:p w14:paraId="0ECCCB16" w14:textId="61D35A38" w:rsidR="000C5E19" w:rsidRPr="006E60CC" w:rsidRDefault="00FD443D" w:rsidP="006E60CC">
      <w:pPr>
        <w:spacing w:line="360" w:lineRule="auto"/>
        <w:jc w:val="both"/>
        <w:rPr>
          <w:rFonts w:ascii="Book Antiqua" w:hAnsi="Book Antiqua"/>
          <w:b/>
          <w:bCs/>
          <w:lang w:eastAsia="zh-CN"/>
        </w:rPr>
      </w:pPr>
      <w:r>
        <w:rPr>
          <w:noProof/>
        </w:rPr>
        <w:lastRenderedPageBreak/>
        <w:drawing>
          <wp:inline distT="0" distB="0" distL="0" distR="0" wp14:anchorId="77CEBB5F" wp14:editId="5123B493">
            <wp:extent cx="5570855" cy="3398520"/>
            <wp:effectExtent l="0" t="0" r="0" b="0"/>
            <wp:docPr id="13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70855" cy="33985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52DD65F" w14:textId="60BAE856" w:rsidR="000C5E19" w:rsidRPr="006E60CC" w:rsidRDefault="000C5E19" w:rsidP="006E60CC">
      <w:pPr>
        <w:spacing w:line="360" w:lineRule="auto"/>
        <w:jc w:val="both"/>
        <w:rPr>
          <w:rFonts w:ascii="Book Antiqua" w:hAnsi="Book Antiqua"/>
          <w:b/>
          <w:bCs/>
          <w:lang w:eastAsia="zh-CN"/>
        </w:rPr>
      </w:pPr>
      <w:r w:rsidRPr="006E60CC">
        <w:rPr>
          <w:rFonts w:ascii="Book Antiqua" w:hAnsi="Book Antiqua"/>
          <w:b/>
          <w:bCs/>
          <w:lang w:eastAsia="zh-CN"/>
        </w:rPr>
        <w:t xml:space="preserve">Figure 4 The endoscopic and histologic findings of reflux esophagitis and eosinophilic esophagitis. </w:t>
      </w:r>
      <w:r w:rsidRPr="006E60CC">
        <w:rPr>
          <w:rFonts w:ascii="Book Antiqua" w:hAnsi="Book Antiqua"/>
          <w:lang w:eastAsia="zh-CN"/>
        </w:rPr>
        <w:t>A and B : Endoscopic finding of reflux esophagitis shows mucosal breaks and healing mucosal damage; C: Histopathology section (× 20) showing basal cell hyperplasia, elongation of the lamina propria papillae and scattered eosinophilic infiltration; D and E: Endoscopic findings of eosinophilic esophagitis showing ringed esophagus, linear furrows and whitish papules; F: Histopathology section (× 20) showing numerous eosinophils diffusely infiltrating the squamous epithelium (peak eosinophilic count = 40 cells/HPF). The squamous epithelium reveals spongiosis. Eosinophilic microabscesses and eosinophil degranulation are also noted.</w:t>
      </w:r>
    </w:p>
    <w:p w14:paraId="0A6E0B55" w14:textId="77777777" w:rsidR="000C5E19" w:rsidRPr="006E60CC" w:rsidRDefault="000C5E19" w:rsidP="006E60CC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1A85C3B8" w14:textId="36BAD170" w:rsidR="000C5E19" w:rsidRPr="006E60CC" w:rsidRDefault="00FD443D" w:rsidP="006E60CC">
      <w:pPr>
        <w:spacing w:line="360" w:lineRule="auto"/>
        <w:jc w:val="both"/>
        <w:rPr>
          <w:rFonts w:ascii="Book Antiqua" w:hAnsi="Book Antiqua"/>
          <w:b/>
          <w:bCs/>
          <w:lang w:eastAsia="zh-CN"/>
        </w:rPr>
      </w:pPr>
      <w:r>
        <w:rPr>
          <w:noProof/>
        </w:rPr>
        <w:lastRenderedPageBreak/>
        <w:drawing>
          <wp:inline distT="0" distB="0" distL="0" distR="0" wp14:anchorId="12C9C536" wp14:editId="7952EC53">
            <wp:extent cx="5943600" cy="2555875"/>
            <wp:effectExtent l="0" t="0" r="0" b="0"/>
            <wp:docPr id="14" name="图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25558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150503A" w14:textId="3863926E" w:rsidR="00C31A53" w:rsidRPr="006A1702" w:rsidRDefault="000C5E19" w:rsidP="00A217BC">
      <w:pPr>
        <w:widowControl w:val="0"/>
        <w:autoSpaceDE w:val="0"/>
        <w:autoSpaceDN w:val="0"/>
        <w:adjustRightInd w:val="0"/>
        <w:spacing w:line="360" w:lineRule="auto"/>
        <w:rPr>
          <w:rFonts w:ascii="Segoe UI" w:hAnsi="Segoe UI" w:cs="Segoe UI"/>
          <w:color w:val="000000"/>
          <w:sz w:val="20"/>
          <w:szCs w:val="20"/>
        </w:rPr>
      </w:pPr>
      <w:r w:rsidRPr="006E60CC">
        <w:rPr>
          <w:rFonts w:ascii="Book Antiqua" w:hAnsi="Book Antiqua"/>
          <w:b/>
          <w:bCs/>
          <w:lang w:eastAsia="zh-CN"/>
        </w:rPr>
        <w:t>Figure 5</w:t>
      </w:r>
      <w:r w:rsidRPr="006E60CC">
        <w:rPr>
          <w:rFonts w:ascii="Book Antiqua" w:hAnsi="Book Antiqua"/>
          <w:b/>
          <w:bCs/>
          <w:color w:val="000000"/>
          <w:shd w:val="clear" w:color="auto" w:fill="FFFFFF"/>
        </w:rPr>
        <w:t xml:space="preserve"> </w:t>
      </w:r>
      <w:r w:rsidR="006A1702" w:rsidRPr="006A1702">
        <w:rPr>
          <w:rFonts w:ascii="Book Antiqua" w:hAnsi="Book Antiqua" w:cs="Segoe UI"/>
          <w:b/>
          <w:bCs/>
          <w:color w:val="000000"/>
        </w:rPr>
        <w:t xml:space="preserve">Tracing from MII-pH study and correct position of MII-pH probe on chest radiography. </w:t>
      </w:r>
      <w:r w:rsidR="006A1702" w:rsidRPr="006A1702">
        <w:rPr>
          <w:rFonts w:ascii="Book Antiqua" w:hAnsi="Book Antiqua" w:cs="Segoe UI"/>
          <w:color w:val="000000"/>
        </w:rPr>
        <w:t>A: Acid reflux (impedance changes up to 7.5 cm above the pH sensor, which shows a drop in pH); B: Non-acid reflux (impedance changes up to 9 cm above the pH sensor, without a pH drop); C: Swallow shown by impedance changes; D: Chest X-ray showing proper position of the pH sensor (arrow) of the MII-pH probe 2 vertebral bodies above the diaphragm (dotted line)</w:t>
      </w:r>
      <w:r w:rsidR="006A1702">
        <w:rPr>
          <w:rFonts w:ascii="Book Antiqua" w:hAnsi="Book Antiqua" w:cs="Segoe UI" w:hint="eastAsia"/>
          <w:color w:val="000000"/>
          <w:lang w:eastAsia="zh-CN"/>
        </w:rPr>
        <w:t>.</w:t>
      </w:r>
    </w:p>
    <w:p w14:paraId="4AB12458" w14:textId="6122A2C6" w:rsidR="000C5E19" w:rsidRPr="00C31A53" w:rsidRDefault="000C5E19" w:rsidP="006E60CC">
      <w:pPr>
        <w:spacing w:line="360" w:lineRule="auto"/>
        <w:jc w:val="both"/>
        <w:rPr>
          <w:rFonts w:ascii="Book Antiqua" w:hAnsi="Book Antiqua"/>
          <w:shd w:val="clear" w:color="auto" w:fill="FFFFFF"/>
          <w:lang w:eastAsia="zh-CN"/>
        </w:rPr>
      </w:pPr>
    </w:p>
    <w:p w14:paraId="5F05C5AB" w14:textId="54E638E5" w:rsidR="00493B90" w:rsidRPr="006E60CC" w:rsidRDefault="008326C2" w:rsidP="006E60CC">
      <w:pPr>
        <w:spacing w:line="360" w:lineRule="auto"/>
        <w:jc w:val="both"/>
        <w:rPr>
          <w:rFonts w:ascii="Book Antiqua" w:hAnsi="Book Antiqua"/>
          <w:shd w:val="clear" w:color="auto" w:fill="FFFFFF"/>
          <w:lang w:eastAsia="zh-CN"/>
        </w:rPr>
      </w:pPr>
      <w:r>
        <w:rPr>
          <w:noProof/>
        </w:rPr>
        <w:lastRenderedPageBreak/>
        <w:drawing>
          <wp:inline distT="0" distB="0" distL="0" distR="0" wp14:anchorId="2B6098E2" wp14:editId="4384B37A">
            <wp:extent cx="5027930" cy="8229600"/>
            <wp:effectExtent l="0" t="0" r="127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27930" cy="8229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8CC1E43" w14:textId="567BA0F4" w:rsidR="000C5E19" w:rsidRPr="006E60CC" w:rsidRDefault="000C5E19" w:rsidP="006E60CC">
      <w:pPr>
        <w:spacing w:line="360" w:lineRule="auto"/>
        <w:jc w:val="both"/>
        <w:rPr>
          <w:rFonts w:ascii="Book Antiqua" w:hAnsi="Book Antiqua"/>
          <w:b/>
          <w:bCs/>
          <w:lang w:eastAsia="zh-CN"/>
        </w:rPr>
      </w:pPr>
      <w:r w:rsidRPr="006E60CC">
        <w:rPr>
          <w:rFonts w:ascii="Book Antiqua" w:hAnsi="Book Antiqua"/>
          <w:b/>
          <w:bCs/>
          <w:lang w:eastAsia="zh-CN"/>
        </w:rPr>
        <w:lastRenderedPageBreak/>
        <w:t>Figure 6</w:t>
      </w:r>
      <w:r w:rsidRPr="006E60CC">
        <w:rPr>
          <w:rFonts w:ascii="Book Antiqua" w:hAnsi="Book Antiqua"/>
        </w:rPr>
        <w:t xml:space="preserve"> </w:t>
      </w:r>
      <w:r w:rsidRPr="006E60CC">
        <w:rPr>
          <w:rFonts w:ascii="Book Antiqua" w:hAnsi="Book Antiqua"/>
          <w:b/>
          <w:bCs/>
          <w:lang w:eastAsia="zh-CN"/>
        </w:rPr>
        <w:t>Children after corrected esophageal atresia who underwent Video-MII-pH monitoring.</w:t>
      </w:r>
    </w:p>
    <w:p w14:paraId="19B19F19" w14:textId="77777777" w:rsidR="000C5E19" w:rsidRPr="006E60CC" w:rsidRDefault="000C5E19" w:rsidP="006E60CC">
      <w:pPr>
        <w:spacing w:line="360" w:lineRule="auto"/>
        <w:jc w:val="both"/>
        <w:rPr>
          <w:rFonts w:ascii="Book Antiqua" w:hAnsi="Book Antiqua"/>
          <w:b/>
          <w:bCs/>
          <w:lang w:eastAsia="zh-CN"/>
        </w:rPr>
      </w:pPr>
    </w:p>
    <w:p w14:paraId="4E3142BF" w14:textId="1BCB2F82" w:rsidR="000C5E19" w:rsidRPr="006E60CC" w:rsidRDefault="00FD443D" w:rsidP="006E60CC">
      <w:pPr>
        <w:spacing w:line="360" w:lineRule="auto"/>
        <w:jc w:val="both"/>
        <w:rPr>
          <w:rFonts w:ascii="Book Antiqua" w:hAnsi="Book Antiqua"/>
          <w:b/>
          <w:bCs/>
          <w:lang w:eastAsia="zh-CN"/>
        </w:rPr>
      </w:pPr>
      <w:r>
        <w:rPr>
          <w:noProof/>
        </w:rPr>
        <w:drawing>
          <wp:inline distT="0" distB="0" distL="0" distR="0" wp14:anchorId="0A5AF4A7" wp14:editId="3FE05289">
            <wp:extent cx="5222240" cy="2833370"/>
            <wp:effectExtent l="0" t="0" r="0" b="5080"/>
            <wp:docPr id="16" name="图片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22240" cy="28333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65BB507" w14:textId="41895ED6" w:rsidR="00F87BF3" w:rsidRPr="006E60CC" w:rsidRDefault="000C5E19" w:rsidP="006E60CC">
      <w:pPr>
        <w:spacing w:line="360" w:lineRule="auto"/>
        <w:jc w:val="both"/>
        <w:rPr>
          <w:rFonts w:ascii="Book Antiqua" w:hAnsi="Book Antiqua"/>
          <w:b/>
          <w:bCs/>
          <w:lang w:eastAsia="zh-CN"/>
        </w:rPr>
        <w:sectPr w:rsidR="00F87BF3" w:rsidRPr="006E60CC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  <w:r w:rsidRPr="006E60CC">
        <w:rPr>
          <w:rFonts w:ascii="Book Antiqua" w:hAnsi="Book Antiqua"/>
          <w:b/>
          <w:bCs/>
          <w:lang w:eastAsia="zh-CN"/>
        </w:rPr>
        <w:t>Figure 7</w:t>
      </w:r>
      <w:r w:rsidRPr="006E60CC">
        <w:rPr>
          <w:rFonts w:ascii="Book Antiqua" w:hAnsi="Book Antiqua"/>
          <w:color w:val="FF0000"/>
          <w:shd w:val="clear" w:color="auto" w:fill="FFFFFF"/>
        </w:rPr>
        <w:t xml:space="preserve"> </w:t>
      </w:r>
      <w:r w:rsidR="001B369E" w:rsidRPr="00E03E42">
        <w:rPr>
          <w:rFonts w:ascii="Book Antiqua" w:hAnsi="Book Antiqua" w:cs="Segoe UI"/>
          <w:b/>
          <w:bCs/>
          <w:color w:val="000000"/>
        </w:rPr>
        <w:t>Proposed steps in the diagnosis and management of children with suspected GERD</w:t>
      </w:r>
      <w:r w:rsidR="001B369E">
        <w:rPr>
          <w:rFonts w:ascii="Book Antiqua" w:hAnsi="Book Antiqua" w:cs="Segoe UI"/>
          <w:b/>
          <w:bCs/>
          <w:color w:val="000000"/>
          <w:sz w:val="20"/>
          <w:szCs w:val="20"/>
        </w:rPr>
        <w:t>.</w:t>
      </w:r>
      <w:r w:rsidRPr="006E60CC">
        <w:rPr>
          <w:rFonts w:ascii="Book Antiqua" w:hAnsi="Book Antiqua"/>
          <w:b/>
          <w:bCs/>
          <w:shd w:val="clear" w:color="auto" w:fill="FFFFFF"/>
        </w:rPr>
        <w:t xml:space="preserve"> </w:t>
      </w:r>
      <w:r w:rsidR="009C116E" w:rsidRPr="009C116E">
        <w:rPr>
          <w:rFonts w:ascii="Book Antiqua" w:hAnsi="Book Antiqua"/>
          <w:shd w:val="clear" w:color="auto" w:fill="FFFFFF"/>
        </w:rPr>
        <w:t>GERD: Gastroesophageal reflux disease; PPI: Proton pump inhibitor; EGG: Electrogastrography; GI: Gastrointestinal; EGD: Esophagogastroduodenoscopy; EM: Esophageal manometry</w:t>
      </w:r>
      <w:r w:rsidR="00C27D52" w:rsidRPr="009C116E">
        <w:rPr>
          <w:rFonts w:ascii="Book Antiqua" w:hAnsi="Book Antiqua"/>
          <w:shd w:val="clear" w:color="auto" w:fill="FFFFFF"/>
        </w:rPr>
        <w:t>;</w:t>
      </w:r>
      <w:r w:rsidR="00154EF8">
        <w:rPr>
          <w:rFonts w:ascii="Book Antiqua" w:hAnsi="Book Antiqua"/>
          <w:shd w:val="clear" w:color="auto" w:fill="FFFFFF"/>
        </w:rPr>
        <w:t xml:space="preserve"> </w:t>
      </w:r>
      <w:r w:rsidR="009C116E" w:rsidRPr="009C116E">
        <w:rPr>
          <w:rFonts w:ascii="Book Antiqua" w:hAnsi="Book Antiqua"/>
          <w:shd w:val="clear" w:color="auto" w:fill="FFFFFF"/>
        </w:rPr>
        <w:t>EA: Esophageal atresia; MII-Ph: Multichannel intraluminal impedance-pH study.</w:t>
      </w:r>
    </w:p>
    <w:p w14:paraId="3260F23E" w14:textId="77777777" w:rsidR="000C5E19" w:rsidRPr="006E60CC" w:rsidRDefault="000C5E19" w:rsidP="006E60CC">
      <w:pPr>
        <w:spacing w:line="360" w:lineRule="auto"/>
        <w:jc w:val="both"/>
        <w:rPr>
          <w:rFonts w:ascii="Book Antiqua" w:hAnsi="Book Antiqua"/>
          <w:b/>
          <w:bCs/>
          <w:color w:val="000000"/>
          <w:shd w:val="clear" w:color="auto" w:fill="FFFFFF"/>
        </w:rPr>
      </w:pPr>
      <w:r w:rsidRPr="006E60CC">
        <w:rPr>
          <w:rFonts w:ascii="Book Antiqua" w:hAnsi="Book Antiqua"/>
          <w:b/>
          <w:bCs/>
          <w:color w:val="000000"/>
          <w:shd w:val="clear" w:color="auto" w:fill="FFFFFF"/>
        </w:rPr>
        <w:lastRenderedPageBreak/>
        <w:t>Table 1 Summary of the pathogenesis of gastroesophageal reflux disease</w:t>
      </w:r>
    </w:p>
    <w:tbl>
      <w:tblPr>
        <w:tblStyle w:val="ae"/>
        <w:tblW w:w="5000" w:type="pct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147"/>
        <w:gridCol w:w="3656"/>
        <w:gridCol w:w="2557"/>
      </w:tblGrid>
      <w:tr w:rsidR="000C5E19" w:rsidRPr="006E60CC" w14:paraId="444BCA2A" w14:textId="77777777" w:rsidTr="001B5711">
        <w:tc>
          <w:tcPr>
            <w:tcW w:w="1681" w:type="pct"/>
            <w:tcBorders>
              <w:top w:val="single" w:sz="4" w:space="0" w:color="auto"/>
              <w:bottom w:val="single" w:sz="4" w:space="0" w:color="auto"/>
            </w:tcBorders>
          </w:tcPr>
          <w:p w14:paraId="4C3A0213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  <w:b/>
                <w:bCs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b/>
                <w:bCs/>
                <w:color w:val="000000"/>
                <w:shd w:val="clear" w:color="auto" w:fill="FFFFFF"/>
              </w:rPr>
              <w:t>Main underlying mechanism</w:t>
            </w:r>
          </w:p>
        </w:tc>
        <w:tc>
          <w:tcPr>
            <w:tcW w:w="1953" w:type="pct"/>
            <w:tcBorders>
              <w:top w:val="single" w:sz="4" w:space="0" w:color="auto"/>
              <w:bottom w:val="single" w:sz="4" w:space="0" w:color="auto"/>
            </w:tcBorders>
          </w:tcPr>
          <w:p w14:paraId="686E6CAA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  <w:b/>
                <w:bCs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b/>
                <w:bCs/>
                <w:color w:val="000000"/>
                <w:shd w:val="clear" w:color="auto" w:fill="FFFFFF"/>
              </w:rPr>
              <w:t>Associated conditions</w:t>
            </w:r>
          </w:p>
        </w:tc>
        <w:tc>
          <w:tcPr>
            <w:tcW w:w="1366" w:type="pct"/>
            <w:tcBorders>
              <w:top w:val="single" w:sz="4" w:space="0" w:color="auto"/>
              <w:bottom w:val="single" w:sz="4" w:space="0" w:color="auto"/>
            </w:tcBorders>
          </w:tcPr>
          <w:p w14:paraId="6F4BA6D2" w14:textId="77777777" w:rsidR="000C5E19" w:rsidRPr="006E60CC" w:rsidDel="00815D04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  <w:b/>
                <w:bCs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b/>
                <w:bCs/>
                <w:color w:val="000000"/>
                <w:shd w:val="clear" w:color="auto" w:fill="FFFFFF"/>
              </w:rPr>
              <w:t>Mechanism of GERD</w:t>
            </w:r>
          </w:p>
        </w:tc>
      </w:tr>
      <w:tr w:rsidR="000C5E19" w:rsidRPr="006E60CC" w14:paraId="029746A6" w14:textId="77777777" w:rsidTr="001B5711">
        <w:tc>
          <w:tcPr>
            <w:tcW w:w="1681" w:type="pct"/>
            <w:tcBorders>
              <w:top w:val="single" w:sz="4" w:space="0" w:color="auto"/>
              <w:bottom w:val="nil"/>
            </w:tcBorders>
          </w:tcPr>
          <w:p w14:paraId="2A977B1C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>Anatomical defect</w:t>
            </w:r>
          </w:p>
        </w:tc>
        <w:tc>
          <w:tcPr>
            <w:tcW w:w="1953" w:type="pct"/>
            <w:tcBorders>
              <w:top w:val="single" w:sz="4" w:space="0" w:color="auto"/>
              <w:bottom w:val="nil"/>
            </w:tcBorders>
          </w:tcPr>
          <w:p w14:paraId="105AB073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 xml:space="preserve">Hiatus hernia, immature esophageal anti-relux barrier, </w:t>
            </w:r>
            <w:r w:rsidRPr="006E60CC">
              <w:rPr>
                <w:rFonts w:ascii="Book Antiqua" w:hAnsi="Book Antiqua" w:cs="Times New Roman"/>
                <w:i/>
                <w:iCs/>
                <w:color w:val="000000"/>
                <w:shd w:val="clear" w:color="auto" w:fill="FFFFFF"/>
              </w:rPr>
              <w:t>e.g.</w:t>
            </w:r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>, infants, surgical pull up for esophageal atresia</w:t>
            </w:r>
          </w:p>
        </w:tc>
        <w:tc>
          <w:tcPr>
            <w:tcW w:w="1366" w:type="pct"/>
            <w:tcBorders>
              <w:top w:val="single" w:sz="4" w:space="0" w:color="auto"/>
              <w:bottom w:val="nil"/>
            </w:tcBorders>
          </w:tcPr>
          <w:p w14:paraId="022FE600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>Increased risk of GER</w:t>
            </w:r>
          </w:p>
        </w:tc>
      </w:tr>
      <w:tr w:rsidR="000C5E19" w:rsidRPr="006E60CC" w14:paraId="764F8727" w14:textId="77777777" w:rsidTr="001B5711">
        <w:tc>
          <w:tcPr>
            <w:tcW w:w="1681" w:type="pct"/>
            <w:tcBorders>
              <w:top w:val="nil"/>
              <w:bottom w:val="nil"/>
            </w:tcBorders>
          </w:tcPr>
          <w:p w14:paraId="007E0E13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>Esophageal or gastric hypomotility/dysmotility</w:t>
            </w:r>
          </w:p>
        </w:tc>
        <w:tc>
          <w:tcPr>
            <w:tcW w:w="1953" w:type="pct"/>
            <w:tcBorders>
              <w:top w:val="nil"/>
              <w:bottom w:val="nil"/>
            </w:tcBorders>
          </w:tcPr>
          <w:p w14:paraId="7EEEA91D" w14:textId="18DA07E9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 xml:space="preserve">Esophageal disorders associated with dysmotility, </w:t>
            </w:r>
            <w:r w:rsidRPr="006E60CC">
              <w:rPr>
                <w:rFonts w:ascii="Book Antiqua" w:hAnsi="Book Antiqua" w:cs="Times New Roman"/>
                <w:i/>
                <w:iCs/>
                <w:color w:val="000000"/>
                <w:shd w:val="clear" w:color="auto" w:fill="FFFFFF"/>
              </w:rPr>
              <w:t>e.g.</w:t>
            </w:r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 xml:space="preserve">, esophageal atresia, achalasia, gastroparesis, cow’s milk protein allergy, </w:t>
            </w:r>
            <w:r w:rsidR="00F16931">
              <w:rPr>
                <w:rFonts w:ascii="Book Antiqua" w:hAnsi="Book Antiqua" w:cs="Times New Roman"/>
                <w:color w:val="000000"/>
                <w:shd w:val="clear" w:color="auto" w:fill="FFFFFF"/>
              </w:rPr>
              <w:t>s</w:t>
            </w:r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>leeping, decreased saliva secretion, supine position</w:t>
            </w:r>
          </w:p>
        </w:tc>
        <w:tc>
          <w:tcPr>
            <w:tcW w:w="1366" w:type="pct"/>
            <w:tcBorders>
              <w:top w:val="nil"/>
              <w:bottom w:val="nil"/>
            </w:tcBorders>
          </w:tcPr>
          <w:p w14:paraId="24DABB48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>Impaired esophageal clearance of refluxate by peristalsis and/or production of neutralizing secretions</w:t>
            </w:r>
          </w:p>
        </w:tc>
      </w:tr>
      <w:tr w:rsidR="000C5E19" w:rsidRPr="006E60CC" w14:paraId="6B8AFD94" w14:textId="77777777" w:rsidTr="001B5711">
        <w:tc>
          <w:tcPr>
            <w:tcW w:w="1681" w:type="pct"/>
            <w:tcBorders>
              <w:top w:val="nil"/>
              <w:bottom w:val="nil"/>
            </w:tcBorders>
          </w:tcPr>
          <w:p w14:paraId="6400E6BD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>Esophageal mucosal defect</w:t>
            </w:r>
          </w:p>
        </w:tc>
        <w:tc>
          <w:tcPr>
            <w:tcW w:w="1953" w:type="pct"/>
            <w:tcBorders>
              <w:top w:val="nil"/>
              <w:bottom w:val="nil"/>
            </w:tcBorders>
          </w:tcPr>
          <w:p w14:paraId="11A0DF5E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>Eosinophilic esophagitis, esophageal infection</w:t>
            </w:r>
          </w:p>
        </w:tc>
        <w:tc>
          <w:tcPr>
            <w:tcW w:w="1366" w:type="pct"/>
            <w:tcBorders>
              <w:top w:val="nil"/>
              <w:bottom w:val="nil"/>
            </w:tcBorders>
          </w:tcPr>
          <w:p w14:paraId="63A5D28B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>Impaired esophageal sensation</w:t>
            </w:r>
          </w:p>
        </w:tc>
      </w:tr>
      <w:tr w:rsidR="000C5E19" w:rsidRPr="006E60CC" w14:paraId="6C6E8AE3" w14:textId="77777777" w:rsidTr="001B5711">
        <w:tc>
          <w:tcPr>
            <w:tcW w:w="1681" w:type="pct"/>
            <w:tcBorders>
              <w:top w:val="nil"/>
              <w:bottom w:val="single" w:sz="4" w:space="0" w:color="auto"/>
            </w:tcBorders>
          </w:tcPr>
          <w:p w14:paraId="4E2F03DC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>UES dysfunction</w:t>
            </w:r>
          </w:p>
        </w:tc>
        <w:tc>
          <w:tcPr>
            <w:tcW w:w="1953" w:type="pct"/>
            <w:tcBorders>
              <w:top w:val="nil"/>
              <w:bottom w:val="single" w:sz="4" w:space="0" w:color="auto"/>
            </w:tcBorders>
          </w:tcPr>
          <w:p w14:paraId="7CB3FABE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>Extraesophageal or respiratory manifestations</w:t>
            </w:r>
          </w:p>
        </w:tc>
        <w:tc>
          <w:tcPr>
            <w:tcW w:w="1366" w:type="pct"/>
            <w:tcBorders>
              <w:top w:val="nil"/>
              <w:bottom w:val="single" w:sz="4" w:space="0" w:color="auto"/>
            </w:tcBorders>
          </w:tcPr>
          <w:p w14:paraId="1FA7337A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>Allows refluxate to access airways</w:t>
            </w:r>
          </w:p>
        </w:tc>
      </w:tr>
    </w:tbl>
    <w:p w14:paraId="67D30FD0" w14:textId="77777777" w:rsidR="000C5E19" w:rsidRPr="006E60CC" w:rsidRDefault="000C5E19" w:rsidP="006E60CC">
      <w:pPr>
        <w:spacing w:line="360" w:lineRule="auto"/>
        <w:jc w:val="both"/>
        <w:rPr>
          <w:rFonts w:ascii="Book Antiqua" w:hAnsi="Book Antiqua"/>
          <w:color w:val="000000"/>
          <w:shd w:val="clear" w:color="auto" w:fill="FFFFFF"/>
        </w:rPr>
      </w:pPr>
      <w:r w:rsidRPr="006E60CC">
        <w:rPr>
          <w:rFonts w:ascii="Book Antiqua" w:hAnsi="Book Antiqua"/>
          <w:color w:val="000000"/>
          <w:shd w:val="clear" w:color="auto" w:fill="FFFFFF"/>
        </w:rPr>
        <w:t xml:space="preserve">GERD: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astroesophageal reflux disease; UES: Upper esophageal sphincter.</w:t>
      </w:r>
    </w:p>
    <w:p w14:paraId="27128764" w14:textId="77777777" w:rsidR="000C5E19" w:rsidRPr="006E60CC" w:rsidRDefault="000C5E19" w:rsidP="006E60CC">
      <w:pPr>
        <w:spacing w:line="360" w:lineRule="auto"/>
        <w:jc w:val="both"/>
        <w:rPr>
          <w:rFonts w:ascii="Book Antiqua" w:hAnsi="Book Antiqua"/>
          <w:b/>
          <w:bCs/>
          <w:color w:val="000000"/>
          <w:shd w:val="clear" w:color="auto" w:fill="FFFFFF"/>
        </w:rPr>
      </w:pPr>
    </w:p>
    <w:p w14:paraId="0CE0BF3A" w14:textId="77777777" w:rsidR="000C5E19" w:rsidRPr="006E60CC" w:rsidRDefault="000C5E19" w:rsidP="006E60CC">
      <w:pPr>
        <w:spacing w:line="360" w:lineRule="auto"/>
        <w:jc w:val="both"/>
        <w:rPr>
          <w:rFonts w:ascii="Book Antiqua" w:hAnsi="Book Antiqua"/>
          <w:b/>
          <w:bCs/>
          <w:color w:val="000000"/>
          <w:shd w:val="clear" w:color="auto" w:fill="FFFFFF"/>
        </w:rPr>
      </w:pPr>
    </w:p>
    <w:p w14:paraId="2514DAE1" w14:textId="77777777" w:rsidR="000C5E19" w:rsidRPr="006E60CC" w:rsidRDefault="000C5E19" w:rsidP="006E60CC">
      <w:pPr>
        <w:spacing w:line="360" w:lineRule="auto"/>
        <w:jc w:val="both"/>
        <w:rPr>
          <w:rFonts w:ascii="Book Antiqua" w:hAnsi="Book Antiqua"/>
          <w:b/>
          <w:bCs/>
          <w:color w:val="000000"/>
          <w:shd w:val="clear" w:color="auto" w:fill="FFFFFF"/>
        </w:rPr>
      </w:pPr>
    </w:p>
    <w:p w14:paraId="2C1DB62B" w14:textId="2B829988" w:rsidR="000C5E19" w:rsidRPr="006E60CC" w:rsidRDefault="000C5E19" w:rsidP="006E60CC">
      <w:pPr>
        <w:spacing w:line="360" w:lineRule="auto"/>
        <w:jc w:val="both"/>
        <w:rPr>
          <w:rFonts w:ascii="Book Antiqua" w:hAnsi="Book Antiqua"/>
          <w:b/>
          <w:bCs/>
          <w:color w:val="000000"/>
          <w:shd w:val="clear" w:color="auto" w:fill="FFFFFF"/>
        </w:rPr>
      </w:pPr>
      <w:r w:rsidRPr="006E60CC">
        <w:rPr>
          <w:rFonts w:ascii="Book Antiqua" w:hAnsi="Book Antiqua"/>
          <w:b/>
          <w:bCs/>
          <w:color w:val="000000"/>
          <w:shd w:val="clear" w:color="auto" w:fill="FFFFFF"/>
        </w:rPr>
        <w:t xml:space="preserve">Table 2 The signs and symptoms of gastroesophageal reflux disease and alarm features of </w:t>
      </w:r>
      <w:r w:rsidR="00C31A53" w:rsidRPr="00C31A53">
        <w:rPr>
          <w:rFonts w:ascii="Book Antiqua" w:hAnsi="Book Antiqua" w:cs="Segoe UI"/>
          <w:b/>
          <w:bCs/>
          <w:color w:val="000000"/>
        </w:rPr>
        <w:t>its</w:t>
      </w:r>
      <w:r w:rsidRPr="006E60CC">
        <w:rPr>
          <w:rFonts w:ascii="Book Antiqua" w:hAnsi="Book Antiqua"/>
          <w:b/>
          <w:bCs/>
          <w:color w:val="000000"/>
          <w:shd w:val="clear" w:color="auto" w:fill="FFFFFF"/>
        </w:rPr>
        <w:t xml:space="preserve"> most significant mimics</w:t>
      </w:r>
    </w:p>
    <w:tbl>
      <w:tblPr>
        <w:tblStyle w:val="ae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640"/>
        <w:gridCol w:w="2173"/>
        <w:gridCol w:w="3547"/>
      </w:tblGrid>
      <w:tr w:rsidR="000C5E19" w:rsidRPr="006E60CC" w14:paraId="185AEF7A" w14:textId="77777777" w:rsidTr="001B5711">
        <w:tc>
          <w:tcPr>
            <w:tcW w:w="1944" w:type="pct"/>
            <w:tcBorders>
              <w:top w:val="single" w:sz="4" w:space="0" w:color="auto"/>
              <w:bottom w:val="single" w:sz="4" w:space="0" w:color="auto"/>
            </w:tcBorders>
          </w:tcPr>
          <w:p w14:paraId="0AE24D97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  <w:b/>
                <w:bCs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b/>
                <w:bCs/>
                <w:color w:val="000000"/>
                <w:shd w:val="clear" w:color="auto" w:fill="FFFFFF"/>
              </w:rPr>
              <w:t xml:space="preserve">Symptoms </w:t>
            </w:r>
          </w:p>
        </w:tc>
        <w:tc>
          <w:tcPr>
            <w:tcW w:w="1161" w:type="pct"/>
            <w:tcBorders>
              <w:top w:val="single" w:sz="4" w:space="0" w:color="auto"/>
              <w:bottom w:val="single" w:sz="4" w:space="0" w:color="auto"/>
            </w:tcBorders>
          </w:tcPr>
          <w:p w14:paraId="26C755A6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  <w:b/>
                <w:bCs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b/>
                <w:bCs/>
                <w:color w:val="000000"/>
                <w:shd w:val="clear" w:color="auto" w:fill="FFFFFF"/>
              </w:rPr>
              <w:t>Signs</w:t>
            </w:r>
          </w:p>
        </w:tc>
        <w:tc>
          <w:tcPr>
            <w:tcW w:w="1895" w:type="pct"/>
            <w:tcBorders>
              <w:top w:val="single" w:sz="4" w:space="0" w:color="auto"/>
              <w:bottom w:val="single" w:sz="4" w:space="0" w:color="auto"/>
            </w:tcBorders>
          </w:tcPr>
          <w:p w14:paraId="482D9932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  <w:b/>
                <w:bCs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b/>
                <w:bCs/>
                <w:color w:val="000000"/>
                <w:shd w:val="clear" w:color="auto" w:fill="FFFFFF"/>
              </w:rPr>
              <w:t>Red flags from other serious conditions that may underlie or mimic GERD</w:t>
            </w:r>
          </w:p>
        </w:tc>
      </w:tr>
      <w:tr w:rsidR="000C5E19" w:rsidRPr="006E60CC" w14:paraId="2B4CB66F" w14:textId="77777777" w:rsidTr="001B5711">
        <w:tc>
          <w:tcPr>
            <w:tcW w:w="1944" w:type="pct"/>
            <w:tcBorders>
              <w:top w:val="single" w:sz="4" w:space="0" w:color="auto"/>
            </w:tcBorders>
          </w:tcPr>
          <w:p w14:paraId="73A1ECC4" w14:textId="77777777" w:rsidR="000C5E19" w:rsidRPr="00B24934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  <w:color w:val="000000"/>
                <w:shd w:val="clear" w:color="auto" w:fill="FFFFFF"/>
              </w:rPr>
            </w:pPr>
            <w:r w:rsidRPr="00B24934">
              <w:rPr>
                <w:rFonts w:ascii="Book Antiqua" w:hAnsi="Book Antiqua" w:cs="Times New Roman"/>
                <w:color w:val="000000"/>
                <w:shd w:val="clear" w:color="auto" w:fill="FFFFFF"/>
              </w:rPr>
              <w:t>General</w:t>
            </w:r>
          </w:p>
        </w:tc>
        <w:tc>
          <w:tcPr>
            <w:tcW w:w="1161" w:type="pct"/>
            <w:tcBorders>
              <w:top w:val="single" w:sz="4" w:space="0" w:color="auto"/>
            </w:tcBorders>
          </w:tcPr>
          <w:p w14:paraId="2605060E" w14:textId="77777777" w:rsidR="000C5E19" w:rsidRPr="00B24934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  <w:color w:val="000000"/>
                <w:shd w:val="clear" w:color="auto" w:fill="FFFFFF"/>
              </w:rPr>
            </w:pPr>
            <w:r w:rsidRPr="00B24934">
              <w:rPr>
                <w:rFonts w:ascii="Book Antiqua" w:hAnsi="Book Antiqua" w:cs="Times New Roman"/>
                <w:color w:val="000000"/>
                <w:shd w:val="clear" w:color="auto" w:fill="FFFFFF"/>
              </w:rPr>
              <w:t>General</w:t>
            </w:r>
          </w:p>
        </w:tc>
        <w:tc>
          <w:tcPr>
            <w:tcW w:w="1895" w:type="pct"/>
            <w:tcBorders>
              <w:top w:val="single" w:sz="4" w:space="0" w:color="auto"/>
            </w:tcBorders>
          </w:tcPr>
          <w:p w14:paraId="29C5FB76" w14:textId="77777777" w:rsidR="000C5E19" w:rsidRPr="00B24934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  <w:color w:val="000000"/>
                <w:shd w:val="clear" w:color="auto" w:fill="FFFFFF"/>
              </w:rPr>
            </w:pPr>
            <w:r w:rsidRPr="00B24934">
              <w:rPr>
                <w:rFonts w:ascii="Book Antiqua" w:hAnsi="Book Antiqua" w:cs="Times New Roman"/>
                <w:color w:val="000000"/>
                <w:shd w:val="clear" w:color="auto" w:fill="FFFFFF"/>
              </w:rPr>
              <w:t>General</w:t>
            </w:r>
          </w:p>
        </w:tc>
      </w:tr>
      <w:tr w:rsidR="000C5E19" w:rsidRPr="006E60CC" w14:paraId="3051CF32" w14:textId="77777777" w:rsidTr="001B5711">
        <w:tc>
          <w:tcPr>
            <w:tcW w:w="1944" w:type="pct"/>
          </w:tcPr>
          <w:p w14:paraId="38FF8EA0" w14:textId="77777777" w:rsidR="000C5E19" w:rsidRPr="006E60CC" w:rsidRDefault="000C5E19" w:rsidP="006E60CC">
            <w:pPr>
              <w:spacing w:line="360" w:lineRule="auto"/>
              <w:ind w:firstLineChars="50" w:firstLine="120"/>
              <w:jc w:val="both"/>
              <w:rPr>
                <w:rFonts w:ascii="Book Antiqua" w:hAnsi="Book Antiqua"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lastRenderedPageBreak/>
              <w:t>Irritability</w:t>
            </w:r>
          </w:p>
        </w:tc>
        <w:tc>
          <w:tcPr>
            <w:tcW w:w="1161" w:type="pct"/>
          </w:tcPr>
          <w:p w14:paraId="3F0F62D9" w14:textId="77777777" w:rsidR="000C5E19" w:rsidRPr="006E60CC" w:rsidRDefault="000C5E19" w:rsidP="006E60CC">
            <w:pPr>
              <w:spacing w:line="360" w:lineRule="auto"/>
              <w:ind w:firstLineChars="50" w:firstLine="120"/>
              <w:jc w:val="both"/>
              <w:rPr>
                <w:rFonts w:ascii="Book Antiqua" w:hAnsi="Book Antiqua" w:cs="Times New Roman"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>Dental erosion, not dental caries (Figure 2)</w:t>
            </w:r>
          </w:p>
        </w:tc>
        <w:tc>
          <w:tcPr>
            <w:tcW w:w="1895" w:type="pct"/>
          </w:tcPr>
          <w:p w14:paraId="4C4FE6B0" w14:textId="77777777" w:rsidR="000C5E19" w:rsidRPr="006E60CC" w:rsidRDefault="000C5E19" w:rsidP="006E60CC">
            <w:pPr>
              <w:spacing w:line="360" w:lineRule="auto"/>
              <w:ind w:firstLineChars="50" w:firstLine="120"/>
              <w:jc w:val="both"/>
              <w:rPr>
                <w:rFonts w:ascii="Book Antiqua" w:hAnsi="Book Antiqua"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>Excessive irritability</w:t>
            </w:r>
          </w:p>
        </w:tc>
      </w:tr>
      <w:tr w:rsidR="000C5E19" w:rsidRPr="006E60CC" w14:paraId="0F0CC2B2" w14:textId="77777777" w:rsidTr="001B5711">
        <w:tc>
          <w:tcPr>
            <w:tcW w:w="1944" w:type="pct"/>
          </w:tcPr>
          <w:p w14:paraId="4D868229" w14:textId="77777777" w:rsidR="000C5E19" w:rsidRPr="006E60CC" w:rsidRDefault="000C5E19" w:rsidP="006E60CC">
            <w:pPr>
              <w:spacing w:line="360" w:lineRule="auto"/>
              <w:ind w:firstLineChars="50" w:firstLine="120"/>
              <w:jc w:val="both"/>
              <w:rPr>
                <w:rFonts w:ascii="Book Antiqua" w:hAnsi="Book Antiqua"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>Failure to thrive</w:t>
            </w:r>
          </w:p>
        </w:tc>
        <w:tc>
          <w:tcPr>
            <w:tcW w:w="1161" w:type="pct"/>
          </w:tcPr>
          <w:p w14:paraId="3C3C464C" w14:textId="77777777" w:rsidR="000C5E19" w:rsidRPr="006E60CC" w:rsidRDefault="000C5E19" w:rsidP="006E60CC">
            <w:pPr>
              <w:spacing w:line="360" w:lineRule="auto"/>
              <w:ind w:firstLineChars="50" w:firstLine="120"/>
              <w:jc w:val="both"/>
              <w:rPr>
                <w:rFonts w:ascii="Book Antiqua" w:hAnsi="Book Antiqua"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>Anemia</w:t>
            </w:r>
          </w:p>
        </w:tc>
        <w:tc>
          <w:tcPr>
            <w:tcW w:w="1895" w:type="pct"/>
          </w:tcPr>
          <w:p w14:paraId="6F619E8F" w14:textId="77777777" w:rsidR="000C5E19" w:rsidRPr="006E60CC" w:rsidRDefault="000C5E19" w:rsidP="006E60CC">
            <w:pPr>
              <w:spacing w:line="360" w:lineRule="auto"/>
              <w:ind w:firstLineChars="50" w:firstLine="120"/>
              <w:jc w:val="both"/>
              <w:rPr>
                <w:rFonts w:ascii="Book Antiqua" w:hAnsi="Book Antiqua"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>Weight loss</w:t>
            </w:r>
          </w:p>
        </w:tc>
      </w:tr>
      <w:tr w:rsidR="000C5E19" w:rsidRPr="006E60CC" w14:paraId="51C38EB5" w14:textId="77777777" w:rsidTr="001B5711">
        <w:tc>
          <w:tcPr>
            <w:tcW w:w="1944" w:type="pct"/>
          </w:tcPr>
          <w:p w14:paraId="7795EC1F" w14:textId="77777777" w:rsidR="000C5E19" w:rsidRPr="006E60CC" w:rsidRDefault="000C5E19" w:rsidP="006E60CC">
            <w:pPr>
              <w:spacing w:line="360" w:lineRule="auto"/>
              <w:ind w:firstLineChars="50" w:firstLine="120"/>
              <w:jc w:val="both"/>
              <w:rPr>
                <w:rFonts w:ascii="Book Antiqua" w:hAnsi="Book Antiqua"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>Feeding refusal</w:t>
            </w:r>
          </w:p>
        </w:tc>
        <w:tc>
          <w:tcPr>
            <w:tcW w:w="1161" w:type="pct"/>
          </w:tcPr>
          <w:p w14:paraId="4D9049B6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/>
                <w:color w:val="000000"/>
                <w:shd w:val="clear" w:color="auto" w:fill="FFFFFF"/>
              </w:rPr>
            </w:pPr>
          </w:p>
        </w:tc>
        <w:tc>
          <w:tcPr>
            <w:tcW w:w="1895" w:type="pct"/>
          </w:tcPr>
          <w:p w14:paraId="3368AD0D" w14:textId="77777777" w:rsidR="000C5E19" w:rsidRPr="006E60CC" w:rsidRDefault="000C5E19" w:rsidP="006E60CC">
            <w:pPr>
              <w:spacing w:line="360" w:lineRule="auto"/>
              <w:ind w:firstLineChars="50" w:firstLine="120"/>
              <w:jc w:val="both"/>
              <w:rPr>
                <w:rFonts w:ascii="Book Antiqua" w:hAnsi="Book Antiqua"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>Fever</w:t>
            </w:r>
          </w:p>
        </w:tc>
      </w:tr>
      <w:tr w:rsidR="000C5E19" w:rsidRPr="006E60CC" w14:paraId="2D0AD1CB" w14:textId="77777777" w:rsidTr="001B5711">
        <w:tc>
          <w:tcPr>
            <w:tcW w:w="1944" w:type="pct"/>
          </w:tcPr>
          <w:p w14:paraId="56469E6D" w14:textId="77777777" w:rsidR="000C5E19" w:rsidRPr="006E60CC" w:rsidRDefault="000C5E19" w:rsidP="006E60CC">
            <w:pPr>
              <w:spacing w:line="360" w:lineRule="auto"/>
              <w:ind w:firstLineChars="50" w:firstLine="120"/>
              <w:jc w:val="both"/>
              <w:rPr>
                <w:rFonts w:ascii="Book Antiqua" w:hAnsi="Book Antiqua"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>Sandifer syndrome</w:t>
            </w:r>
          </w:p>
        </w:tc>
        <w:tc>
          <w:tcPr>
            <w:tcW w:w="1161" w:type="pct"/>
          </w:tcPr>
          <w:p w14:paraId="6E38B248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/>
                <w:color w:val="000000"/>
                <w:shd w:val="clear" w:color="auto" w:fill="FFFFFF"/>
              </w:rPr>
            </w:pPr>
          </w:p>
        </w:tc>
        <w:tc>
          <w:tcPr>
            <w:tcW w:w="1895" w:type="pct"/>
          </w:tcPr>
          <w:p w14:paraId="101C6992" w14:textId="77777777" w:rsidR="000C5E19" w:rsidRPr="006E60CC" w:rsidRDefault="000C5E19" w:rsidP="006E60CC">
            <w:pPr>
              <w:spacing w:line="360" w:lineRule="auto"/>
              <w:ind w:firstLineChars="50" w:firstLine="120"/>
              <w:jc w:val="both"/>
              <w:rPr>
                <w:rFonts w:ascii="Book Antiqua" w:hAnsi="Book Antiqua"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>Lethargy</w:t>
            </w:r>
          </w:p>
        </w:tc>
      </w:tr>
      <w:tr w:rsidR="000C5E19" w:rsidRPr="006E60CC" w14:paraId="6CCA7304" w14:textId="77777777" w:rsidTr="001B5711">
        <w:tc>
          <w:tcPr>
            <w:tcW w:w="1944" w:type="pct"/>
          </w:tcPr>
          <w:p w14:paraId="131F24BA" w14:textId="77777777" w:rsidR="000C5E19" w:rsidRPr="00D11F8D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  <w:b/>
                <w:bCs/>
                <w:color w:val="000000"/>
                <w:shd w:val="clear" w:color="auto" w:fill="FFFFFF"/>
              </w:rPr>
            </w:pPr>
            <w:r w:rsidRPr="00D11F8D">
              <w:rPr>
                <w:rFonts w:ascii="Book Antiqua" w:hAnsi="Book Antiqua" w:cs="Times New Roman"/>
                <w:b/>
                <w:bCs/>
                <w:color w:val="000000"/>
                <w:shd w:val="clear" w:color="auto" w:fill="FFFFFF"/>
              </w:rPr>
              <w:t>Gastrointestinal</w:t>
            </w:r>
          </w:p>
        </w:tc>
        <w:tc>
          <w:tcPr>
            <w:tcW w:w="1161" w:type="pct"/>
          </w:tcPr>
          <w:p w14:paraId="2CD0AE17" w14:textId="77777777" w:rsidR="000C5E19" w:rsidRPr="00D11F8D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  <w:b/>
                <w:bCs/>
                <w:color w:val="000000"/>
                <w:shd w:val="clear" w:color="auto" w:fill="FFFFFF"/>
              </w:rPr>
            </w:pPr>
            <w:r w:rsidRPr="00D11F8D">
              <w:rPr>
                <w:rFonts w:ascii="Book Antiqua" w:hAnsi="Book Antiqua" w:cs="Times New Roman"/>
                <w:b/>
                <w:bCs/>
                <w:color w:val="000000"/>
                <w:shd w:val="clear" w:color="auto" w:fill="FFFFFF"/>
              </w:rPr>
              <w:t>Gastrointestinal</w:t>
            </w:r>
          </w:p>
        </w:tc>
        <w:tc>
          <w:tcPr>
            <w:tcW w:w="1895" w:type="pct"/>
          </w:tcPr>
          <w:p w14:paraId="5CB37CE0" w14:textId="77777777" w:rsidR="000C5E19" w:rsidRPr="00D11F8D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  <w:b/>
                <w:bCs/>
                <w:color w:val="000000"/>
                <w:shd w:val="clear" w:color="auto" w:fill="FFFFFF"/>
              </w:rPr>
            </w:pPr>
            <w:r w:rsidRPr="00D11F8D">
              <w:rPr>
                <w:rFonts w:ascii="Book Antiqua" w:hAnsi="Book Antiqua" w:cs="Times New Roman"/>
                <w:b/>
                <w:bCs/>
                <w:color w:val="000000"/>
                <w:shd w:val="clear" w:color="auto" w:fill="FFFFFF"/>
              </w:rPr>
              <w:t>Gastrointestinal</w:t>
            </w:r>
          </w:p>
        </w:tc>
      </w:tr>
      <w:tr w:rsidR="000C5E19" w:rsidRPr="006E60CC" w14:paraId="7B547AB7" w14:textId="77777777" w:rsidTr="001B5711">
        <w:tc>
          <w:tcPr>
            <w:tcW w:w="1944" w:type="pct"/>
          </w:tcPr>
          <w:p w14:paraId="2DAB51E5" w14:textId="77777777" w:rsidR="000C5E19" w:rsidRPr="006E60CC" w:rsidRDefault="000C5E19" w:rsidP="006E60CC">
            <w:pPr>
              <w:spacing w:line="360" w:lineRule="auto"/>
              <w:ind w:firstLineChars="50" w:firstLine="120"/>
              <w:jc w:val="both"/>
              <w:rPr>
                <w:rFonts w:ascii="Book Antiqua" w:hAnsi="Book Antiqua"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>Recurrent regurgitation</w:t>
            </w:r>
          </w:p>
        </w:tc>
        <w:tc>
          <w:tcPr>
            <w:tcW w:w="1161" w:type="pct"/>
          </w:tcPr>
          <w:p w14:paraId="20719855" w14:textId="77777777" w:rsidR="000C5E19" w:rsidRPr="006E60CC" w:rsidRDefault="000C5E19" w:rsidP="006E60CC">
            <w:pPr>
              <w:spacing w:line="360" w:lineRule="auto"/>
              <w:ind w:firstLineChars="50" w:firstLine="120"/>
              <w:jc w:val="both"/>
              <w:rPr>
                <w:rFonts w:ascii="Book Antiqua" w:hAnsi="Book Antiqua"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 xml:space="preserve">Esophagitis </w:t>
            </w:r>
          </w:p>
        </w:tc>
        <w:tc>
          <w:tcPr>
            <w:tcW w:w="1895" w:type="pct"/>
          </w:tcPr>
          <w:p w14:paraId="40EDBC10" w14:textId="77777777" w:rsidR="000C5E19" w:rsidRPr="006E60CC" w:rsidRDefault="000C5E19" w:rsidP="006E60CC">
            <w:pPr>
              <w:spacing w:line="360" w:lineRule="auto"/>
              <w:ind w:firstLineChars="50" w:firstLine="120"/>
              <w:jc w:val="both"/>
              <w:rPr>
                <w:rFonts w:ascii="Book Antiqua" w:hAnsi="Book Antiqua"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>Onset of regurgitation at &gt; 6 mo of age</w:t>
            </w:r>
          </w:p>
        </w:tc>
      </w:tr>
      <w:tr w:rsidR="000C5E19" w:rsidRPr="006E60CC" w14:paraId="6AEF4183" w14:textId="77777777" w:rsidTr="001B5711">
        <w:tc>
          <w:tcPr>
            <w:tcW w:w="1944" w:type="pct"/>
          </w:tcPr>
          <w:p w14:paraId="72F4B491" w14:textId="77777777" w:rsidR="000C5E19" w:rsidRPr="006E60CC" w:rsidRDefault="000C5E19" w:rsidP="006E60CC">
            <w:pPr>
              <w:spacing w:line="360" w:lineRule="auto"/>
              <w:ind w:firstLineChars="50" w:firstLine="120"/>
              <w:jc w:val="both"/>
              <w:rPr>
                <w:rFonts w:ascii="Book Antiqua" w:hAnsi="Book Antiqua"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>Recurrent vomiting</w:t>
            </w:r>
          </w:p>
        </w:tc>
        <w:tc>
          <w:tcPr>
            <w:tcW w:w="1161" w:type="pct"/>
          </w:tcPr>
          <w:p w14:paraId="30C002B5" w14:textId="77777777" w:rsidR="000C5E19" w:rsidRPr="006E60CC" w:rsidRDefault="000C5E19" w:rsidP="006E60CC">
            <w:pPr>
              <w:spacing w:line="360" w:lineRule="auto"/>
              <w:ind w:firstLineChars="50" w:firstLine="120"/>
              <w:jc w:val="both"/>
              <w:rPr>
                <w:rFonts w:ascii="Book Antiqua" w:hAnsi="Book Antiqua"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>Esophageal stricture</w:t>
            </w:r>
          </w:p>
        </w:tc>
        <w:tc>
          <w:tcPr>
            <w:tcW w:w="1895" w:type="pct"/>
          </w:tcPr>
          <w:p w14:paraId="5134A01C" w14:textId="77777777" w:rsidR="000C5E19" w:rsidRPr="006E60CC" w:rsidRDefault="000C5E19" w:rsidP="006E60CC">
            <w:pPr>
              <w:spacing w:line="360" w:lineRule="auto"/>
              <w:ind w:firstLineChars="50" w:firstLine="120"/>
              <w:jc w:val="both"/>
              <w:rPr>
                <w:rFonts w:ascii="Book Antiqua" w:hAnsi="Book Antiqua"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>Persistent or progressive regurgitation at &gt; 1 yr of age</w:t>
            </w:r>
          </w:p>
        </w:tc>
      </w:tr>
      <w:tr w:rsidR="000C5E19" w:rsidRPr="006E60CC" w14:paraId="4EC72ECF" w14:textId="77777777" w:rsidTr="001B5711">
        <w:tc>
          <w:tcPr>
            <w:tcW w:w="1944" w:type="pct"/>
          </w:tcPr>
          <w:p w14:paraId="77B13BA4" w14:textId="77777777" w:rsidR="000C5E19" w:rsidRPr="006E60CC" w:rsidRDefault="000C5E19" w:rsidP="006E60CC">
            <w:pPr>
              <w:spacing w:line="360" w:lineRule="auto"/>
              <w:ind w:firstLineChars="50" w:firstLine="120"/>
              <w:jc w:val="both"/>
              <w:rPr>
                <w:rFonts w:ascii="Book Antiqua" w:hAnsi="Book Antiqua"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>Heartburn</w:t>
            </w:r>
          </w:p>
        </w:tc>
        <w:tc>
          <w:tcPr>
            <w:tcW w:w="1161" w:type="pct"/>
          </w:tcPr>
          <w:p w14:paraId="654A08EC" w14:textId="77777777" w:rsidR="000C5E19" w:rsidRPr="006E60CC" w:rsidRDefault="000C5E19" w:rsidP="006E60CC">
            <w:pPr>
              <w:spacing w:line="360" w:lineRule="auto"/>
              <w:ind w:firstLineChars="50" w:firstLine="120"/>
              <w:jc w:val="both"/>
              <w:rPr>
                <w:rFonts w:ascii="Book Antiqua" w:hAnsi="Book Antiqua"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>Barrett esophagus</w:t>
            </w:r>
          </w:p>
        </w:tc>
        <w:tc>
          <w:tcPr>
            <w:tcW w:w="1895" w:type="pct"/>
          </w:tcPr>
          <w:p w14:paraId="644539CC" w14:textId="14270B2E" w:rsidR="000C5E19" w:rsidRPr="006E60CC" w:rsidRDefault="000C5E19" w:rsidP="006E60CC">
            <w:pPr>
              <w:spacing w:line="360" w:lineRule="auto"/>
              <w:ind w:firstLineChars="50" w:firstLine="120"/>
              <w:jc w:val="both"/>
              <w:rPr>
                <w:rFonts w:ascii="Book Antiqua" w:hAnsi="Book Antiqua"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>Vomiting: Persistent forceful, nocturnal</w:t>
            </w:r>
            <w:r w:rsidR="007F6DCB">
              <w:rPr>
                <w:rFonts w:ascii="Book Antiqua" w:hAnsi="Book Antiqua" w:cs="Times New Roman"/>
                <w:color w:val="000000"/>
                <w:shd w:val="clear" w:color="auto" w:fill="FFFFFF"/>
              </w:rPr>
              <w:t xml:space="preserve"> </w:t>
            </w:r>
            <w:r w:rsidR="007F6DCB" w:rsidRPr="007F6DCB">
              <w:rPr>
                <w:rFonts w:ascii="Book Antiqua" w:hAnsi="Book Antiqua" w:cs="Segoe UI"/>
                <w:color w:val="000000"/>
              </w:rPr>
              <w:t xml:space="preserve">or </w:t>
            </w:r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>bilious vomiting</w:t>
            </w:r>
          </w:p>
        </w:tc>
      </w:tr>
      <w:tr w:rsidR="000C5E19" w:rsidRPr="006E60CC" w14:paraId="39439D59" w14:textId="77777777" w:rsidTr="001B5711">
        <w:tc>
          <w:tcPr>
            <w:tcW w:w="1944" w:type="pct"/>
          </w:tcPr>
          <w:p w14:paraId="4A5BA406" w14:textId="77777777" w:rsidR="000C5E19" w:rsidRPr="006E60CC" w:rsidRDefault="000C5E19" w:rsidP="006E60CC">
            <w:pPr>
              <w:spacing w:line="360" w:lineRule="auto"/>
              <w:ind w:firstLineChars="50" w:firstLine="120"/>
              <w:jc w:val="both"/>
              <w:rPr>
                <w:rFonts w:ascii="Book Antiqua" w:hAnsi="Book Antiqua"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>Dysphagia/odynophagia</w:t>
            </w:r>
          </w:p>
        </w:tc>
        <w:tc>
          <w:tcPr>
            <w:tcW w:w="1161" w:type="pct"/>
          </w:tcPr>
          <w:p w14:paraId="38B05871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/>
                <w:color w:val="000000"/>
                <w:shd w:val="clear" w:color="auto" w:fill="FFFFFF"/>
              </w:rPr>
            </w:pPr>
          </w:p>
        </w:tc>
        <w:tc>
          <w:tcPr>
            <w:tcW w:w="1895" w:type="pct"/>
          </w:tcPr>
          <w:p w14:paraId="603DADDB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>Hematemesis</w:t>
            </w:r>
          </w:p>
        </w:tc>
      </w:tr>
      <w:tr w:rsidR="000C5E19" w:rsidRPr="006E60CC" w14:paraId="79B65596" w14:textId="77777777" w:rsidTr="001B5711">
        <w:tc>
          <w:tcPr>
            <w:tcW w:w="1944" w:type="pct"/>
          </w:tcPr>
          <w:p w14:paraId="71F843A9" w14:textId="77777777" w:rsidR="000C5E19" w:rsidRPr="006E60CC" w:rsidRDefault="000C5E19" w:rsidP="006E60CC">
            <w:pPr>
              <w:spacing w:line="360" w:lineRule="auto"/>
              <w:ind w:firstLineChars="50" w:firstLine="120"/>
              <w:jc w:val="both"/>
              <w:rPr>
                <w:rFonts w:ascii="Book Antiqua" w:hAnsi="Book Antiqua"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>Epigastric pain</w:t>
            </w:r>
          </w:p>
        </w:tc>
        <w:tc>
          <w:tcPr>
            <w:tcW w:w="1161" w:type="pct"/>
          </w:tcPr>
          <w:p w14:paraId="5C488C8D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/>
                <w:color w:val="000000"/>
                <w:shd w:val="clear" w:color="auto" w:fill="FFFFFF"/>
              </w:rPr>
            </w:pPr>
          </w:p>
        </w:tc>
        <w:tc>
          <w:tcPr>
            <w:tcW w:w="1895" w:type="pct"/>
          </w:tcPr>
          <w:p w14:paraId="6644D543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>Marked abdominal distension</w:t>
            </w:r>
          </w:p>
        </w:tc>
      </w:tr>
      <w:tr w:rsidR="000C5E19" w:rsidRPr="006E60CC" w14:paraId="7A96F2F3" w14:textId="77777777" w:rsidTr="001B5711">
        <w:tc>
          <w:tcPr>
            <w:tcW w:w="1944" w:type="pct"/>
          </w:tcPr>
          <w:p w14:paraId="62FE4B0F" w14:textId="77777777" w:rsidR="000C5E19" w:rsidRPr="00D11F8D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  <w:b/>
                <w:bCs/>
                <w:color w:val="000000"/>
                <w:shd w:val="clear" w:color="auto" w:fill="FFFFFF"/>
              </w:rPr>
            </w:pPr>
            <w:r w:rsidRPr="00D11F8D">
              <w:rPr>
                <w:rFonts w:ascii="Book Antiqua" w:hAnsi="Book Antiqua" w:cs="Times New Roman"/>
                <w:b/>
                <w:bCs/>
                <w:color w:val="000000"/>
                <w:shd w:val="clear" w:color="auto" w:fill="FFFFFF"/>
              </w:rPr>
              <w:t>Airway</w:t>
            </w:r>
          </w:p>
        </w:tc>
        <w:tc>
          <w:tcPr>
            <w:tcW w:w="1161" w:type="pct"/>
          </w:tcPr>
          <w:p w14:paraId="50926A1F" w14:textId="77777777" w:rsidR="000C5E19" w:rsidRPr="00D11F8D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  <w:b/>
                <w:bCs/>
                <w:color w:val="000000"/>
                <w:shd w:val="clear" w:color="auto" w:fill="FFFFFF"/>
              </w:rPr>
            </w:pPr>
            <w:r w:rsidRPr="00D11F8D">
              <w:rPr>
                <w:rFonts w:ascii="Book Antiqua" w:hAnsi="Book Antiqua" w:cs="Times New Roman"/>
                <w:b/>
                <w:bCs/>
                <w:color w:val="000000"/>
                <w:shd w:val="clear" w:color="auto" w:fill="FFFFFF"/>
              </w:rPr>
              <w:t>Airway</w:t>
            </w:r>
          </w:p>
        </w:tc>
        <w:tc>
          <w:tcPr>
            <w:tcW w:w="1895" w:type="pct"/>
          </w:tcPr>
          <w:p w14:paraId="1BFE01C7" w14:textId="77777777" w:rsidR="000C5E19" w:rsidRPr="00D11F8D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  <w:b/>
                <w:bCs/>
                <w:color w:val="000000"/>
                <w:shd w:val="clear" w:color="auto" w:fill="FFFFFF"/>
              </w:rPr>
            </w:pPr>
            <w:r w:rsidRPr="00D11F8D">
              <w:rPr>
                <w:rFonts w:ascii="Book Antiqua" w:hAnsi="Book Antiqua" w:cs="Times New Roman"/>
                <w:b/>
                <w:bCs/>
                <w:color w:val="000000"/>
                <w:shd w:val="clear" w:color="auto" w:fill="FFFFFF"/>
              </w:rPr>
              <w:t>Neurological</w:t>
            </w:r>
          </w:p>
        </w:tc>
      </w:tr>
      <w:tr w:rsidR="000C5E19" w:rsidRPr="006E60CC" w14:paraId="12234004" w14:textId="77777777" w:rsidTr="001B5711">
        <w:tc>
          <w:tcPr>
            <w:tcW w:w="1944" w:type="pct"/>
          </w:tcPr>
          <w:p w14:paraId="0BF3554F" w14:textId="77777777" w:rsidR="000C5E19" w:rsidRPr="006E60CC" w:rsidRDefault="000C5E19" w:rsidP="006E60CC">
            <w:pPr>
              <w:spacing w:line="360" w:lineRule="auto"/>
              <w:ind w:firstLineChars="50" w:firstLine="120"/>
              <w:jc w:val="both"/>
              <w:rPr>
                <w:rFonts w:ascii="Book Antiqua" w:hAnsi="Book Antiqua"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>Difficult to treat wheezing</w:t>
            </w:r>
          </w:p>
        </w:tc>
        <w:tc>
          <w:tcPr>
            <w:tcW w:w="1161" w:type="pct"/>
          </w:tcPr>
          <w:p w14:paraId="111C6316" w14:textId="77777777" w:rsidR="000C5E19" w:rsidRPr="006E60CC" w:rsidRDefault="000C5E19" w:rsidP="006E60CC">
            <w:pPr>
              <w:spacing w:line="360" w:lineRule="auto"/>
              <w:ind w:firstLineChars="50" w:firstLine="120"/>
              <w:jc w:val="both"/>
              <w:rPr>
                <w:rFonts w:ascii="Book Antiqua" w:hAnsi="Book Antiqua"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>Apnea</w:t>
            </w:r>
          </w:p>
        </w:tc>
        <w:tc>
          <w:tcPr>
            <w:tcW w:w="1895" w:type="pct"/>
          </w:tcPr>
          <w:p w14:paraId="0911FCFE" w14:textId="77777777" w:rsidR="000C5E19" w:rsidRPr="006E60CC" w:rsidRDefault="000C5E19" w:rsidP="006E60CC">
            <w:pPr>
              <w:spacing w:line="360" w:lineRule="auto"/>
              <w:ind w:firstLineChars="50" w:firstLine="120"/>
              <w:jc w:val="both"/>
              <w:rPr>
                <w:rFonts w:ascii="Book Antiqua" w:hAnsi="Book Antiqua"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>Bulging fontanelle</w:t>
            </w:r>
          </w:p>
        </w:tc>
      </w:tr>
      <w:tr w:rsidR="000C5E19" w:rsidRPr="006E60CC" w14:paraId="0C50DEE8" w14:textId="77777777" w:rsidTr="001B5711">
        <w:tc>
          <w:tcPr>
            <w:tcW w:w="1944" w:type="pct"/>
          </w:tcPr>
          <w:p w14:paraId="6D5BA594" w14:textId="77777777" w:rsidR="000C5E19" w:rsidRPr="006E60CC" w:rsidRDefault="000C5E19" w:rsidP="006E60CC">
            <w:pPr>
              <w:spacing w:line="360" w:lineRule="auto"/>
              <w:ind w:firstLineChars="50" w:firstLine="120"/>
              <w:jc w:val="both"/>
              <w:rPr>
                <w:rFonts w:ascii="Book Antiqua" w:hAnsi="Book Antiqua"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>Unexplained stridor</w:t>
            </w:r>
          </w:p>
        </w:tc>
        <w:tc>
          <w:tcPr>
            <w:tcW w:w="1161" w:type="pct"/>
          </w:tcPr>
          <w:p w14:paraId="6FEC0D95" w14:textId="77777777" w:rsidR="000C5E19" w:rsidRPr="006E60CC" w:rsidRDefault="000C5E19" w:rsidP="006E60CC">
            <w:pPr>
              <w:spacing w:line="360" w:lineRule="auto"/>
              <w:ind w:firstLineChars="50" w:firstLine="120"/>
              <w:jc w:val="both"/>
              <w:rPr>
                <w:rFonts w:ascii="Book Antiqua" w:hAnsi="Book Antiqua"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>Recurrent pneumonia</w:t>
            </w:r>
          </w:p>
        </w:tc>
        <w:tc>
          <w:tcPr>
            <w:tcW w:w="1895" w:type="pct"/>
          </w:tcPr>
          <w:p w14:paraId="4DD1FFD8" w14:textId="77777777" w:rsidR="000C5E19" w:rsidRPr="006E60CC" w:rsidRDefault="000C5E19" w:rsidP="006E60CC">
            <w:pPr>
              <w:spacing w:line="360" w:lineRule="auto"/>
              <w:ind w:firstLineChars="50" w:firstLine="120"/>
              <w:jc w:val="both"/>
              <w:rPr>
                <w:rFonts w:ascii="Book Antiqua" w:hAnsi="Book Antiqua"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>Seizure</w:t>
            </w:r>
          </w:p>
        </w:tc>
      </w:tr>
      <w:tr w:rsidR="000C5E19" w:rsidRPr="006E60CC" w14:paraId="6E1C84E7" w14:textId="77777777" w:rsidTr="001B5711">
        <w:tc>
          <w:tcPr>
            <w:tcW w:w="1944" w:type="pct"/>
          </w:tcPr>
          <w:p w14:paraId="1584312B" w14:textId="77777777" w:rsidR="000C5E19" w:rsidRPr="006E60CC" w:rsidRDefault="000C5E19" w:rsidP="006E60CC">
            <w:pPr>
              <w:spacing w:line="360" w:lineRule="auto"/>
              <w:ind w:firstLineChars="50" w:firstLine="120"/>
              <w:jc w:val="both"/>
              <w:rPr>
                <w:rFonts w:ascii="Book Antiqua" w:hAnsi="Book Antiqua"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>Chronic cough</w:t>
            </w:r>
          </w:p>
        </w:tc>
        <w:tc>
          <w:tcPr>
            <w:tcW w:w="1161" w:type="pct"/>
          </w:tcPr>
          <w:p w14:paraId="0B5EEBA8" w14:textId="77777777" w:rsidR="000C5E19" w:rsidRPr="006E60CC" w:rsidRDefault="000C5E19" w:rsidP="006E60CC">
            <w:pPr>
              <w:spacing w:line="360" w:lineRule="auto"/>
              <w:ind w:firstLineChars="50" w:firstLine="120"/>
              <w:jc w:val="both"/>
              <w:rPr>
                <w:rFonts w:ascii="Book Antiqua" w:hAnsi="Book Antiqua"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>Recurrent otitis media</w:t>
            </w:r>
          </w:p>
        </w:tc>
        <w:tc>
          <w:tcPr>
            <w:tcW w:w="1895" w:type="pct"/>
          </w:tcPr>
          <w:p w14:paraId="538345E0" w14:textId="77777777" w:rsidR="000C5E19" w:rsidRPr="006E60CC" w:rsidRDefault="000C5E19" w:rsidP="006E60CC">
            <w:pPr>
              <w:spacing w:line="360" w:lineRule="auto"/>
              <w:ind w:firstLineChars="50" w:firstLine="120"/>
              <w:jc w:val="both"/>
              <w:rPr>
                <w:rFonts w:ascii="Book Antiqua" w:hAnsi="Book Antiqua"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>Macro/microcephaly</w:t>
            </w:r>
          </w:p>
        </w:tc>
      </w:tr>
      <w:tr w:rsidR="000C5E19" w:rsidRPr="006E60CC" w14:paraId="235E4330" w14:textId="77777777" w:rsidTr="001B5711">
        <w:tc>
          <w:tcPr>
            <w:tcW w:w="1944" w:type="pct"/>
          </w:tcPr>
          <w:p w14:paraId="57238CA6" w14:textId="77777777" w:rsidR="000C5E19" w:rsidRPr="006E60CC" w:rsidRDefault="000C5E19" w:rsidP="006E60CC">
            <w:pPr>
              <w:spacing w:line="360" w:lineRule="auto"/>
              <w:ind w:firstLineChars="50" w:firstLine="120"/>
              <w:jc w:val="both"/>
              <w:rPr>
                <w:rFonts w:ascii="Book Antiqua" w:hAnsi="Book Antiqua"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>Hoarseness of voice</w:t>
            </w:r>
          </w:p>
        </w:tc>
        <w:tc>
          <w:tcPr>
            <w:tcW w:w="1161" w:type="pct"/>
          </w:tcPr>
          <w:p w14:paraId="09D7AA87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/>
                <w:color w:val="000000"/>
                <w:shd w:val="clear" w:color="auto" w:fill="FFFFFF"/>
              </w:rPr>
            </w:pPr>
          </w:p>
        </w:tc>
        <w:tc>
          <w:tcPr>
            <w:tcW w:w="1895" w:type="pct"/>
          </w:tcPr>
          <w:p w14:paraId="31B5B7F0" w14:textId="14ACE141" w:rsidR="000C5E19" w:rsidRPr="006E60CC" w:rsidRDefault="007F6DCB" w:rsidP="006E60CC">
            <w:pPr>
              <w:spacing w:line="360" w:lineRule="auto"/>
              <w:ind w:firstLineChars="50" w:firstLine="120"/>
              <w:jc w:val="both"/>
              <w:rPr>
                <w:rFonts w:ascii="Book Antiqua" w:hAnsi="Book Antiqua"/>
                <w:color w:val="000000"/>
                <w:shd w:val="clear" w:color="auto" w:fill="FFFFFF"/>
              </w:rPr>
            </w:pPr>
            <w:r w:rsidRPr="007F6DCB">
              <w:rPr>
                <w:rFonts w:ascii="Book Antiqua" w:hAnsi="Book Antiqua" w:cs="Segoe UI"/>
                <w:color w:val="000000"/>
                <w:lang w:val="zh-CN"/>
              </w:rPr>
              <w:t>Neurological</w:t>
            </w:r>
            <w:r w:rsidR="000C5E19" w:rsidRPr="007F6DCB">
              <w:rPr>
                <w:rFonts w:ascii="Book Antiqua" w:hAnsi="Book Antiqua" w:cs="Times New Roman"/>
                <w:color w:val="000000"/>
                <w:shd w:val="clear" w:color="auto" w:fill="FFFFFF"/>
              </w:rPr>
              <w:t xml:space="preserve"> </w:t>
            </w:r>
            <w:r w:rsidR="000C5E19"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>abnormalities</w:t>
            </w:r>
          </w:p>
        </w:tc>
      </w:tr>
      <w:tr w:rsidR="000C5E19" w:rsidRPr="006E60CC" w14:paraId="0F26CBBF" w14:textId="77777777" w:rsidTr="001B5711">
        <w:tc>
          <w:tcPr>
            <w:tcW w:w="1944" w:type="pct"/>
            <w:tcBorders>
              <w:bottom w:val="single" w:sz="4" w:space="0" w:color="auto"/>
            </w:tcBorders>
          </w:tcPr>
          <w:p w14:paraId="72444979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/>
                <w:color w:val="000000"/>
                <w:shd w:val="clear" w:color="auto" w:fill="FFFFFF"/>
              </w:rPr>
            </w:pPr>
          </w:p>
        </w:tc>
        <w:tc>
          <w:tcPr>
            <w:tcW w:w="1161" w:type="pct"/>
            <w:tcBorders>
              <w:bottom w:val="single" w:sz="4" w:space="0" w:color="auto"/>
            </w:tcBorders>
          </w:tcPr>
          <w:p w14:paraId="40C39A46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/>
                <w:color w:val="000000"/>
                <w:shd w:val="clear" w:color="auto" w:fill="FFFFFF"/>
              </w:rPr>
            </w:pPr>
          </w:p>
        </w:tc>
        <w:tc>
          <w:tcPr>
            <w:tcW w:w="1895" w:type="pct"/>
            <w:tcBorders>
              <w:bottom w:val="single" w:sz="4" w:space="0" w:color="auto"/>
            </w:tcBorders>
          </w:tcPr>
          <w:p w14:paraId="2B0237E3" w14:textId="77777777" w:rsidR="000C5E19" w:rsidRPr="006E60CC" w:rsidRDefault="000C5E19" w:rsidP="006E60CC">
            <w:pPr>
              <w:spacing w:line="360" w:lineRule="auto"/>
              <w:ind w:firstLineChars="50" w:firstLine="120"/>
              <w:jc w:val="both"/>
              <w:rPr>
                <w:rFonts w:ascii="Book Antiqua" w:hAnsi="Book Antiqua"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>Papilledema</w:t>
            </w:r>
          </w:p>
        </w:tc>
      </w:tr>
    </w:tbl>
    <w:p w14:paraId="5E630E6A" w14:textId="77777777" w:rsidR="000C5E19" w:rsidRPr="006E60CC" w:rsidRDefault="000C5E19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  <w:shd w:val="clear" w:color="auto" w:fill="FFFFFF"/>
        </w:rPr>
      </w:pPr>
      <w:r w:rsidRPr="006E60CC">
        <w:rPr>
          <w:rFonts w:ascii="Book Antiqua" w:hAnsi="Book Antiqua"/>
          <w:color w:val="000000"/>
          <w:shd w:val="clear" w:color="auto" w:fill="FFFFFF"/>
        </w:rPr>
        <w:t xml:space="preserve">GERD: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astroesophageal reflux disease.</w:t>
      </w:r>
    </w:p>
    <w:p w14:paraId="192CE2E9" w14:textId="77777777" w:rsidR="000C5E19" w:rsidRPr="006E60CC" w:rsidRDefault="000C5E19" w:rsidP="006E60CC">
      <w:pPr>
        <w:spacing w:line="360" w:lineRule="auto"/>
        <w:jc w:val="both"/>
        <w:rPr>
          <w:rFonts w:ascii="Book Antiqua" w:hAnsi="Book Antiqua"/>
          <w:b/>
          <w:bCs/>
          <w:color w:val="000000"/>
          <w:shd w:val="clear" w:color="auto" w:fill="FFFFFF"/>
        </w:rPr>
      </w:pPr>
    </w:p>
    <w:p w14:paraId="6A09B56C" w14:textId="77777777" w:rsidR="000C5E19" w:rsidRPr="006E60CC" w:rsidRDefault="000C5E19" w:rsidP="006E60CC">
      <w:pPr>
        <w:spacing w:line="360" w:lineRule="auto"/>
        <w:jc w:val="both"/>
        <w:rPr>
          <w:rFonts w:ascii="Book Antiqua" w:hAnsi="Book Antiqua"/>
          <w:b/>
          <w:bCs/>
          <w:color w:val="000000"/>
          <w:shd w:val="clear" w:color="auto" w:fill="FFFFFF"/>
        </w:rPr>
      </w:pPr>
    </w:p>
    <w:p w14:paraId="1181D398" w14:textId="77777777" w:rsidR="000C5E19" w:rsidRPr="006E60CC" w:rsidRDefault="000C5E19" w:rsidP="006E60CC">
      <w:pPr>
        <w:spacing w:line="360" w:lineRule="auto"/>
        <w:jc w:val="both"/>
        <w:rPr>
          <w:rFonts w:ascii="Book Antiqua" w:hAnsi="Book Antiqua"/>
          <w:b/>
          <w:bCs/>
          <w:color w:val="000000"/>
          <w:shd w:val="clear" w:color="auto" w:fill="FFFFFF"/>
        </w:rPr>
      </w:pPr>
    </w:p>
    <w:p w14:paraId="3C9F1C26" w14:textId="77777777" w:rsidR="000C5E19" w:rsidRPr="006E60CC" w:rsidRDefault="000C5E19" w:rsidP="006E60CC">
      <w:pPr>
        <w:spacing w:line="360" w:lineRule="auto"/>
        <w:jc w:val="both"/>
        <w:rPr>
          <w:rFonts w:ascii="Book Antiqua" w:hAnsi="Book Antiqua"/>
          <w:b/>
          <w:bCs/>
          <w:color w:val="000000"/>
          <w:shd w:val="clear" w:color="auto" w:fill="FFFFFF"/>
        </w:rPr>
      </w:pPr>
    </w:p>
    <w:p w14:paraId="3F07C4E8" w14:textId="5F70E1C5" w:rsidR="000C5E19" w:rsidRPr="00591BA1" w:rsidRDefault="000C5E19" w:rsidP="006E60CC">
      <w:pPr>
        <w:spacing w:line="360" w:lineRule="auto"/>
        <w:jc w:val="both"/>
        <w:rPr>
          <w:rFonts w:ascii="Book Antiqua" w:hAnsi="Book Antiqua"/>
          <w:b/>
          <w:bCs/>
          <w:color w:val="000000"/>
          <w:shd w:val="clear" w:color="auto" w:fill="FFFFFF"/>
        </w:rPr>
      </w:pPr>
      <w:r w:rsidRPr="006E60CC">
        <w:rPr>
          <w:rFonts w:ascii="Book Antiqua" w:hAnsi="Book Antiqua"/>
          <w:b/>
          <w:bCs/>
          <w:color w:val="000000"/>
          <w:shd w:val="clear" w:color="auto" w:fill="FFFFFF"/>
        </w:rPr>
        <w:lastRenderedPageBreak/>
        <w:t xml:space="preserve">Table 3 </w:t>
      </w:r>
      <w:r w:rsidR="00591BA1" w:rsidRPr="00591BA1">
        <w:rPr>
          <w:rFonts w:ascii="Book Antiqua" w:hAnsi="Book Antiqua" w:cs="Segoe UI"/>
          <w:b/>
          <w:bCs/>
          <w:color w:val="000000"/>
        </w:rPr>
        <w:t>Updated version of the Cow's Milk-related Symptom Score (CoMiSS) used to evaluate children suspected of cow’s milk protein allergy</w:t>
      </w:r>
    </w:p>
    <w:tbl>
      <w:tblPr>
        <w:tblStyle w:val="ae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793"/>
        <w:gridCol w:w="5751"/>
        <w:gridCol w:w="816"/>
      </w:tblGrid>
      <w:tr w:rsidR="000C5E19" w:rsidRPr="006E60CC" w14:paraId="04D987B9" w14:textId="77777777" w:rsidTr="001B5711">
        <w:tc>
          <w:tcPr>
            <w:tcW w:w="1492" w:type="pct"/>
            <w:tcBorders>
              <w:top w:val="single" w:sz="4" w:space="0" w:color="auto"/>
              <w:bottom w:val="single" w:sz="4" w:space="0" w:color="auto"/>
            </w:tcBorders>
          </w:tcPr>
          <w:p w14:paraId="2819CFB9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  <w:b/>
                <w:bCs/>
              </w:rPr>
            </w:pPr>
            <w:r w:rsidRPr="006E60CC">
              <w:rPr>
                <w:rFonts w:ascii="Book Antiqua" w:hAnsi="Book Antiqua" w:cs="Times New Roman"/>
                <w:b/>
                <w:bCs/>
              </w:rPr>
              <w:t>Symptom</w:t>
            </w:r>
          </w:p>
        </w:tc>
        <w:tc>
          <w:tcPr>
            <w:tcW w:w="3072" w:type="pct"/>
            <w:tcBorders>
              <w:top w:val="single" w:sz="4" w:space="0" w:color="auto"/>
              <w:bottom w:val="single" w:sz="4" w:space="0" w:color="auto"/>
            </w:tcBorders>
          </w:tcPr>
          <w:p w14:paraId="0142C513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  <w:b/>
                <w:bCs/>
              </w:rPr>
            </w:pPr>
            <w:r w:rsidRPr="006E60CC">
              <w:rPr>
                <w:rFonts w:ascii="Book Antiqua" w:hAnsi="Book Antiqua" w:cs="Times New Roman"/>
                <w:b/>
                <w:bCs/>
              </w:rPr>
              <w:t>Characteristics and frequency</w:t>
            </w:r>
          </w:p>
        </w:tc>
        <w:tc>
          <w:tcPr>
            <w:tcW w:w="436" w:type="pct"/>
            <w:tcBorders>
              <w:top w:val="single" w:sz="4" w:space="0" w:color="auto"/>
              <w:bottom w:val="single" w:sz="4" w:space="0" w:color="auto"/>
            </w:tcBorders>
          </w:tcPr>
          <w:p w14:paraId="798F2DB6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  <w:b/>
                <w:bCs/>
              </w:rPr>
            </w:pPr>
            <w:r w:rsidRPr="006E60CC">
              <w:rPr>
                <w:rFonts w:ascii="Book Antiqua" w:hAnsi="Book Antiqua" w:cs="Times New Roman"/>
                <w:b/>
                <w:bCs/>
              </w:rPr>
              <w:t>Score</w:t>
            </w:r>
          </w:p>
        </w:tc>
      </w:tr>
      <w:tr w:rsidR="000C5E19" w:rsidRPr="006E60CC" w14:paraId="3C589CA3" w14:textId="77777777" w:rsidTr="001B5711">
        <w:tc>
          <w:tcPr>
            <w:tcW w:w="1492" w:type="pct"/>
            <w:vMerge w:val="restart"/>
            <w:tcBorders>
              <w:top w:val="single" w:sz="4" w:space="0" w:color="auto"/>
            </w:tcBorders>
          </w:tcPr>
          <w:p w14:paraId="283872BD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6E60CC">
              <w:rPr>
                <w:rFonts w:ascii="Book Antiqua" w:hAnsi="Book Antiqua" w:cs="Times New Roman"/>
              </w:rPr>
              <w:t>Crying assessed by parents and without any obvious cause ≥ 1 wk, and not related to infection</w:t>
            </w:r>
          </w:p>
        </w:tc>
        <w:tc>
          <w:tcPr>
            <w:tcW w:w="3072" w:type="pct"/>
            <w:tcBorders>
              <w:top w:val="single" w:sz="4" w:space="0" w:color="auto"/>
            </w:tcBorders>
          </w:tcPr>
          <w:p w14:paraId="18968EC9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6E60CC">
              <w:rPr>
                <w:rFonts w:ascii="Book Antiqua" w:hAnsi="Book Antiqua" w:cs="Times New Roman"/>
              </w:rPr>
              <w:t>≤ 1 h/d</w:t>
            </w:r>
          </w:p>
        </w:tc>
        <w:tc>
          <w:tcPr>
            <w:tcW w:w="436" w:type="pct"/>
            <w:tcBorders>
              <w:top w:val="single" w:sz="4" w:space="0" w:color="auto"/>
            </w:tcBorders>
          </w:tcPr>
          <w:p w14:paraId="62F06B7E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6E60CC">
              <w:rPr>
                <w:rFonts w:ascii="Book Antiqua" w:hAnsi="Book Antiqua" w:cs="Times New Roman"/>
              </w:rPr>
              <w:t>0</w:t>
            </w:r>
          </w:p>
        </w:tc>
      </w:tr>
      <w:tr w:rsidR="000C5E19" w:rsidRPr="006E60CC" w14:paraId="17F66AD7" w14:textId="77777777" w:rsidTr="001B5711">
        <w:tc>
          <w:tcPr>
            <w:tcW w:w="1492" w:type="pct"/>
            <w:vMerge/>
          </w:tcPr>
          <w:p w14:paraId="2E7DE737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</w:p>
        </w:tc>
        <w:tc>
          <w:tcPr>
            <w:tcW w:w="3072" w:type="pct"/>
          </w:tcPr>
          <w:p w14:paraId="2F1C0631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6E60CC">
              <w:rPr>
                <w:rFonts w:ascii="Book Antiqua" w:hAnsi="Book Antiqua" w:cs="Times New Roman"/>
              </w:rPr>
              <w:t>1.0-1.5 h/d</w:t>
            </w:r>
          </w:p>
        </w:tc>
        <w:tc>
          <w:tcPr>
            <w:tcW w:w="436" w:type="pct"/>
          </w:tcPr>
          <w:p w14:paraId="61265E24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6E60CC">
              <w:rPr>
                <w:rFonts w:ascii="Book Antiqua" w:hAnsi="Book Antiqua" w:cs="Times New Roman"/>
              </w:rPr>
              <w:t>1</w:t>
            </w:r>
          </w:p>
        </w:tc>
      </w:tr>
      <w:tr w:rsidR="000C5E19" w:rsidRPr="006E60CC" w14:paraId="7999B5C7" w14:textId="77777777" w:rsidTr="001B5711">
        <w:tc>
          <w:tcPr>
            <w:tcW w:w="1492" w:type="pct"/>
            <w:vMerge/>
          </w:tcPr>
          <w:p w14:paraId="636D72D3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</w:p>
        </w:tc>
        <w:tc>
          <w:tcPr>
            <w:tcW w:w="3072" w:type="pct"/>
          </w:tcPr>
          <w:p w14:paraId="78DAF5BF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6E60CC">
              <w:rPr>
                <w:rFonts w:ascii="Book Antiqua" w:hAnsi="Book Antiqua" w:cs="Times New Roman"/>
              </w:rPr>
              <w:t>1.5-2.0 h/d</w:t>
            </w:r>
          </w:p>
        </w:tc>
        <w:tc>
          <w:tcPr>
            <w:tcW w:w="436" w:type="pct"/>
          </w:tcPr>
          <w:p w14:paraId="03128C36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6E60CC">
              <w:rPr>
                <w:rFonts w:ascii="Book Antiqua" w:hAnsi="Book Antiqua" w:cs="Times New Roman"/>
              </w:rPr>
              <w:t>2</w:t>
            </w:r>
          </w:p>
        </w:tc>
      </w:tr>
      <w:tr w:rsidR="000C5E19" w:rsidRPr="006E60CC" w14:paraId="27DCABF1" w14:textId="77777777" w:rsidTr="001B5711">
        <w:tc>
          <w:tcPr>
            <w:tcW w:w="1492" w:type="pct"/>
            <w:vMerge/>
          </w:tcPr>
          <w:p w14:paraId="18DF7C0C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</w:p>
        </w:tc>
        <w:tc>
          <w:tcPr>
            <w:tcW w:w="3072" w:type="pct"/>
          </w:tcPr>
          <w:p w14:paraId="50A6A05D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6E60CC">
              <w:rPr>
                <w:rFonts w:ascii="Book Antiqua" w:hAnsi="Book Antiqua" w:cs="Times New Roman"/>
              </w:rPr>
              <w:t>2-3 h/d</w:t>
            </w:r>
          </w:p>
        </w:tc>
        <w:tc>
          <w:tcPr>
            <w:tcW w:w="436" w:type="pct"/>
          </w:tcPr>
          <w:p w14:paraId="2362FEFB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6E60CC">
              <w:rPr>
                <w:rFonts w:ascii="Book Antiqua" w:hAnsi="Book Antiqua" w:cs="Times New Roman"/>
              </w:rPr>
              <w:t>3</w:t>
            </w:r>
          </w:p>
        </w:tc>
      </w:tr>
      <w:tr w:rsidR="000C5E19" w:rsidRPr="006E60CC" w14:paraId="48183A77" w14:textId="77777777" w:rsidTr="001B5711">
        <w:tc>
          <w:tcPr>
            <w:tcW w:w="1492" w:type="pct"/>
            <w:vMerge/>
          </w:tcPr>
          <w:p w14:paraId="57BCFE56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</w:p>
        </w:tc>
        <w:tc>
          <w:tcPr>
            <w:tcW w:w="3072" w:type="pct"/>
          </w:tcPr>
          <w:p w14:paraId="08761584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6E60CC">
              <w:rPr>
                <w:rFonts w:ascii="Book Antiqua" w:hAnsi="Book Antiqua" w:cs="Times New Roman"/>
              </w:rPr>
              <w:t>3-4 h/d</w:t>
            </w:r>
          </w:p>
        </w:tc>
        <w:tc>
          <w:tcPr>
            <w:tcW w:w="436" w:type="pct"/>
          </w:tcPr>
          <w:p w14:paraId="35242E7D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6E60CC">
              <w:rPr>
                <w:rFonts w:ascii="Book Antiqua" w:hAnsi="Book Antiqua" w:cs="Times New Roman"/>
              </w:rPr>
              <w:t>4</w:t>
            </w:r>
          </w:p>
        </w:tc>
      </w:tr>
      <w:tr w:rsidR="000C5E19" w:rsidRPr="006E60CC" w14:paraId="7DB40B4A" w14:textId="77777777" w:rsidTr="001B5711">
        <w:tc>
          <w:tcPr>
            <w:tcW w:w="1492" w:type="pct"/>
            <w:vMerge/>
          </w:tcPr>
          <w:p w14:paraId="6487C4E4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</w:p>
        </w:tc>
        <w:tc>
          <w:tcPr>
            <w:tcW w:w="3072" w:type="pct"/>
          </w:tcPr>
          <w:p w14:paraId="47993A9D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6E60CC">
              <w:rPr>
                <w:rFonts w:ascii="Book Antiqua" w:hAnsi="Book Antiqua" w:cs="Times New Roman"/>
              </w:rPr>
              <w:t>4-5 h/d</w:t>
            </w:r>
          </w:p>
        </w:tc>
        <w:tc>
          <w:tcPr>
            <w:tcW w:w="436" w:type="pct"/>
          </w:tcPr>
          <w:p w14:paraId="5C6A866E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6E60CC">
              <w:rPr>
                <w:rFonts w:ascii="Book Antiqua" w:hAnsi="Book Antiqua" w:cs="Times New Roman"/>
              </w:rPr>
              <w:t>5</w:t>
            </w:r>
          </w:p>
        </w:tc>
      </w:tr>
      <w:tr w:rsidR="000C5E19" w:rsidRPr="006E60CC" w14:paraId="3956B89D" w14:textId="77777777" w:rsidTr="001B5711">
        <w:tc>
          <w:tcPr>
            <w:tcW w:w="1492" w:type="pct"/>
            <w:vMerge/>
          </w:tcPr>
          <w:p w14:paraId="7F221435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</w:p>
        </w:tc>
        <w:tc>
          <w:tcPr>
            <w:tcW w:w="3072" w:type="pct"/>
          </w:tcPr>
          <w:p w14:paraId="596E3F0C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6E60CC">
              <w:rPr>
                <w:rFonts w:ascii="Book Antiqua" w:hAnsi="Book Antiqua" w:cs="Times New Roman"/>
              </w:rPr>
              <w:t>≥ 5 h/d</w:t>
            </w:r>
          </w:p>
        </w:tc>
        <w:tc>
          <w:tcPr>
            <w:tcW w:w="436" w:type="pct"/>
          </w:tcPr>
          <w:p w14:paraId="75758AB2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6E60CC">
              <w:rPr>
                <w:rFonts w:ascii="Book Antiqua" w:hAnsi="Book Antiqua" w:cs="Times New Roman"/>
              </w:rPr>
              <w:t>6</w:t>
            </w:r>
          </w:p>
        </w:tc>
      </w:tr>
      <w:tr w:rsidR="000C5E19" w:rsidRPr="006E60CC" w14:paraId="4E2D47C1" w14:textId="77777777" w:rsidTr="001B5711">
        <w:tc>
          <w:tcPr>
            <w:tcW w:w="1492" w:type="pct"/>
            <w:vMerge w:val="restart"/>
          </w:tcPr>
          <w:p w14:paraId="4EF532E1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6E60CC">
              <w:rPr>
                <w:rFonts w:ascii="Book Antiqua" w:hAnsi="Book Antiqua" w:cs="Times New Roman"/>
              </w:rPr>
              <w:t>Regurgitation ≥ 1 wk</w:t>
            </w:r>
          </w:p>
        </w:tc>
        <w:tc>
          <w:tcPr>
            <w:tcW w:w="3072" w:type="pct"/>
          </w:tcPr>
          <w:p w14:paraId="2FADC565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6E60CC">
              <w:rPr>
                <w:rFonts w:ascii="Book Antiqua" w:hAnsi="Book Antiqua"/>
              </w:rPr>
              <w:t>0-2 episodes/d</w:t>
            </w:r>
          </w:p>
        </w:tc>
        <w:tc>
          <w:tcPr>
            <w:tcW w:w="436" w:type="pct"/>
          </w:tcPr>
          <w:p w14:paraId="387A7D7F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6E60CC">
              <w:rPr>
                <w:rFonts w:ascii="Book Antiqua" w:hAnsi="Book Antiqua" w:cs="Times New Roman"/>
              </w:rPr>
              <w:t>0</w:t>
            </w:r>
          </w:p>
        </w:tc>
      </w:tr>
      <w:tr w:rsidR="000C5E19" w:rsidRPr="006E60CC" w14:paraId="5BB4EE02" w14:textId="77777777" w:rsidTr="001B5711">
        <w:tc>
          <w:tcPr>
            <w:tcW w:w="1492" w:type="pct"/>
            <w:vMerge/>
          </w:tcPr>
          <w:p w14:paraId="3A26900E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</w:p>
        </w:tc>
        <w:tc>
          <w:tcPr>
            <w:tcW w:w="3072" w:type="pct"/>
          </w:tcPr>
          <w:p w14:paraId="747133DD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6E60CC">
              <w:rPr>
                <w:rFonts w:ascii="Book Antiqua" w:hAnsi="Book Antiqua" w:cs="Times New Roman"/>
              </w:rPr>
              <w:t>3-5 episodes (volume &lt; 5 mL)/d</w:t>
            </w:r>
          </w:p>
        </w:tc>
        <w:tc>
          <w:tcPr>
            <w:tcW w:w="436" w:type="pct"/>
          </w:tcPr>
          <w:p w14:paraId="35DF89C4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6E60CC">
              <w:rPr>
                <w:rFonts w:ascii="Book Antiqua" w:hAnsi="Book Antiqua" w:cs="Times New Roman"/>
              </w:rPr>
              <w:t>1</w:t>
            </w:r>
          </w:p>
        </w:tc>
      </w:tr>
      <w:tr w:rsidR="000C5E19" w:rsidRPr="006E60CC" w14:paraId="15BA19B7" w14:textId="77777777" w:rsidTr="001B5711">
        <w:tc>
          <w:tcPr>
            <w:tcW w:w="1492" w:type="pct"/>
            <w:vMerge/>
          </w:tcPr>
          <w:p w14:paraId="471B9958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</w:p>
        </w:tc>
        <w:tc>
          <w:tcPr>
            <w:tcW w:w="3072" w:type="pct"/>
          </w:tcPr>
          <w:p w14:paraId="08D69DEA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6E60CC">
              <w:rPr>
                <w:rFonts w:ascii="Book Antiqua" w:hAnsi="Book Antiqua" w:cs="Times New Roman"/>
              </w:rPr>
              <w:t>&gt; 5 episodes of volume &gt; 5 mL</w:t>
            </w:r>
          </w:p>
        </w:tc>
        <w:tc>
          <w:tcPr>
            <w:tcW w:w="436" w:type="pct"/>
          </w:tcPr>
          <w:p w14:paraId="2C74BE6D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6E60CC">
              <w:rPr>
                <w:rFonts w:ascii="Book Antiqua" w:hAnsi="Book Antiqua" w:cs="Times New Roman"/>
              </w:rPr>
              <w:t>2</w:t>
            </w:r>
          </w:p>
        </w:tc>
      </w:tr>
      <w:tr w:rsidR="000C5E19" w:rsidRPr="006E60CC" w14:paraId="1A62B89C" w14:textId="77777777" w:rsidTr="001B5711">
        <w:tc>
          <w:tcPr>
            <w:tcW w:w="1492" w:type="pct"/>
            <w:vMerge/>
          </w:tcPr>
          <w:p w14:paraId="1F794B36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</w:p>
        </w:tc>
        <w:tc>
          <w:tcPr>
            <w:tcW w:w="3072" w:type="pct"/>
          </w:tcPr>
          <w:p w14:paraId="0B472645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6E60CC">
              <w:rPr>
                <w:rFonts w:ascii="Book Antiqua" w:hAnsi="Book Antiqua" w:cs="Times New Roman"/>
              </w:rPr>
              <w:t>&gt; 5 episodes (volume &lt; 50% of feeds)/d</w:t>
            </w:r>
          </w:p>
        </w:tc>
        <w:tc>
          <w:tcPr>
            <w:tcW w:w="436" w:type="pct"/>
          </w:tcPr>
          <w:p w14:paraId="4393DBC4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6E60CC">
              <w:rPr>
                <w:rFonts w:ascii="Book Antiqua" w:hAnsi="Book Antiqua" w:cs="Times New Roman"/>
              </w:rPr>
              <w:t>3</w:t>
            </w:r>
          </w:p>
        </w:tc>
      </w:tr>
      <w:tr w:rsidR="000C5E19" w:rsidRPr="006E60CC" w14:paraId="22E8BEAB" w14:textId="77777777" w:rsidTr="001B5711">
        <w:tc>
          <w:tcPr>
            <w:tcW w:w="1492" w:type="pct"/>
            <w:vMerge/>
          </w:tcPr>
          <w:p w14:paraId="5850FA4F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</w:p>
        </w:tc>
        <w:tc>
          <w:tcPr>
            <w:tcW w:w="3072" w:type="pct"/>
          </w:tcPr>
          <w:p w14:paraId="359F8709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6E60CC">
              <w:rPr>
                <w:rFonts w:ascii="Book Antiqua" w:hAnsi="Book Antiqua" w:cs="Times New Roman"/>
              </w:rPr>
              <w:t>Small volume and happens &gt; 30 min after each feed</w:t>
            </w:r>
          </w:p>
        </w:tc>
        <w:tc>
          <w:tcPr>
            <w:tcW w:w="436" w:type="pct"/>
          </w:tcPr>
          <w:p w14:paraId="440C320C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6E60CC">
              <w:rPr>
                <w:rFonts w:ascii="Book Antiqua" w:hAnsi="Book Antiqua" w:cs="Times New Roman"/>
              </w:rPr>
              <w:t>4</w:t>
            </w:r>
          </w:p>
        </w:tc>
      </w:tr>
      <w:tr w:rsidR="000C5E19" w:rsidRPr="006E60CC" w14:paraId="2505F0FE" w14:textId="77777777" w:rsidTr="001B5711">
        <w:tc>
          <w:tcPr>
            <w:tcW w:w="1492" w:type="pct"/>
            <w:vMerge/>
          </w:tcPr>
          <w:p w14:paraId="55E76476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</w:p>
        </w:tc>
        <w:tc>
          <w:tcPr>
            <w:tcW w:w="3072" w:type="pct"/>
          </w:tcPr>
          <w:p w14:paraId="2905E181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6E60CC">
              <w:rPr>
                <w:rFonts w:ascii="Book Antiqua" w:hAnsi="Book Antiqua" w:cs="Times New Roman"/>
              </w:rPr>
              <w:t>Regurgitation of ≥ 50% volume of a feed in ≥ 50% of total feeds</w:t>
            </w:r>
          </w:p>
        </w:tc>
        <w:tc>
          <w:tcPr>
            <w:tcW w:w="436" w:type="pct"/>
          </w:tcPr>
          <w:p w14:paraId="61A8D526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6E60CC">
              <w:rPr>
                <w:rFonts w:ascii="Book Antiqua" w:hAnsi="Book Antiqua" w:cs="Times New Roman"/>
              </w:rPr>
              <w:t>5</w:t>
            </w:r>
          </w:p>
        </w:tc>
      </w:tr>
      <w:tr w:rsidR="000C5E19" w:rsidRPr="006E60CC" w14:paraId="1BF48FAE" w14:textId="77777777" w:rsidTr="001B5711">
        <w:tc>
          <w:tcPr>
            <w:tcW w:w="1492" w:type="pct"/>
            <w:vMerge/>
          </w:tcPr>
          <w:p w14:paraId="6FFB001C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</w:p>
        </w:tc>
        <w:tc>
          <w:tcPr>
            <w:tcW w:w="3072" w:type="pct"/>
          </w:tcPr>
          <w:p w14:paraId="0B402916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6E60CC">
              <w:rPr>
                <w:rFonts w:ascii="Book Antiqua" w:hAnsi="Book Antiqua" w:cs="Times New Roman"/>
              </w:rPr>
              <w:t>Regurgitation of the complete feed after each feeding</w:t>
            </w:r>
          </w:p>
        </w:tc>
        <w:tc>
          <w:tcPr>
            <w:tcW w:w="436" w:type="pct"/>
          </w:tcPr>
          <w:p w14:paraId="3774EEA9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6E60CC">
              <w:rPr>
                <w:rFonts w:ascii="Book Antiqua" w:hAnsi="Book Antiqua" w:cs="Times New Roman"/>
              </w:rPr>
              <w:t>6</w:t>
            </w:r>
          </w:p>
        </w:tc>
      </w:tr>
      <w:tr w:rsidR="000C5E19" w:rsidRPr="006E60CC" w14:paraId="443F2373" w14:textId="77777777" w:rsidTr="001B5711">
        <w:tc>
          <w:tcPr>
            <w:tcW w:w="1492" w:type="pct"/>
            <w:vMerge w:val="restart"/>
          </w:tcPr>
          <w:p w14:paraId="1038C83A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6E60CC">
              <w:rPr>
                <w:rFonts w:ascii="Book Antiqua" w:hAnsi="Book Antiqua" w:cs="Times New Roman"/>
              </w:rPr>
              <w:t>Stool: Brussels Infant and Toddlers Stool Scale (BITSS); no change ≥ 1 wk</w:t>
            </w:r>
          </w:p>
        </w:tc>
        <w:tc>
          <w:tcPr>
            <w:tcW w:w="3072" w:type="pct"/>
          </w:tcPr>
          <w:p w14:paraId="6D660D85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6E60CC">
              <w:rPr>
                <w:rFonts w:ascii="Book Antiqua" w:hAnsi="Book Antiqua" w:cs="Times New Roman"/>
              </w:rPr>
              <w:t>Hard stools</w:t>
            </w:r>
          </w:p>
        </w:tc>
        <w:tc>
          <w:tcPr>
            <w:tcW w:w="436" w:type="pct"/>
          </w:tcPr>
          <w:p w14:paraId="7F2186D9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6E60CC">
              <w:rPr>
                <w:rFonts w:ascii="Book Antiqua" w:hAnsi="Book Antiqua" w:cs="Times New Roman"/>
              </w:rPr>
              <w:t>4</w:t>
            </w:r>
          </w:p>
        </w:tc>
      </w:tr>
      <w:tr w:rsidR="000C5E19" w:rsidRPr="006E60CC" w14:paraId="23B2EB80" w14:textId="77777777" w:rsidTr="001B5711">
        <w:tc>
          <w:tcPr>
            <w:tcW w:w="1492" w:type="pct"/>
            <w:vMerge/>
          </w:tcPr>
          <w:p w14:paraId="453FCCEB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</w:p>
        </w:tc>
        <w:tc>
          <w:tcPr>
            <w:tcW w:w="3072" w:type="pct"/>
          </w:tcPr>
          <w:p w14:paraId="3BA51A8E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6E60CC">
              <w:rPr>
                <w:rFonts w:ascii="Book Antiqua" w:hAnsi="Book Antiqua" w:cs="Times New Roman"/>
              </w:rPr>
              <w:t>Formed stools</w:t>
            </w:r>
          </w:p>
        </w:tc>
        <w:tc>
          <w:tcPr>
            <w:tcW w:w="436" w:type="pct"/>
          </w:tcPr>
          <w:p w14:paraId="47F8827E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6E60CC">
              <w:rPr>
                <w:rFonts w:ascii="Book Antiqua" w:hAnsi="Book Antiqua" w:cs="Times New Roman"/>
              </w:rPr>
              <w:t>0</w:t>
            </w:r>
          </w:p>
        </w:tc>
      </w:tr>
      <w:tr w:rsidR="000C5E19" w:rsidRPr="006E60CC" w14:paraId="018F6C10" w14:textId="77777777" w:rsidTr="001B5711">
        <w:tc>
          <w:tcPr>
            <w:tcW w:w="1492" w:type="pct"/>
            <w:vMerge/>
          </w:tcPr>
          <w:p w14:paraId="22014B2B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</w:p>
        </w:tc>
        <w:tc>
          <w:tcPr>
            <w:tcW w:w="3072" w:type="pct"/>
          </w:tcPr>
          <w:p w14:paraId="26AD76E8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6E60CC">
              <w:rPr>
                <w:rFonts w:ascii="Book Antiqua" w:hAnsi="Book Antiqua" w:cs="Times New Roman"/>
              </w:rPr>
              <w:t>Loose stools not related to infection</w:t>
            </w:r>
          </w:p>
        </w:tc>
        <w:tc>
          <w:tcPr>
            <w:tcW w:w="436" w:type="pct"/>
          </w:tcPr>
          <w:p w14:paraId="67B7644A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6E60CC">
              <w:rPr>
                <w:rFonts w:ascii="Book Antiqua" w:hAnsi="Book Antiqua" w:cs="Times New Roman"/>
              </w:rPr>
              <w:t>4</w:t>
            </w:r>
          </w:p>
        </w:tc>
      </w:tr>
      <w:tr w:rsidR="000C5E19" w:rsidRPr="006E60CC" w14:paraId="70263189" w14:textId="77777777" w:rsidTr="001B5711">
        <w:tc>
          <w:tcPr>
            <w:tcW w:w="1492" w:type="pct"/>
            <w:vMerge/>
          </w:tcPr>
          <w:p w14:paraId="76315AFB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</w:p>
        </w:tc>
        <w:tc>
          <w:tcPr>
            <w:tcW w:w="3072" w:type="pct"/>
          </w:tcPr>
          <w:p w14:paraId="5E7C3FBA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6E60CC">
              <w:rPr>
                <w:rFonts w:ascii="Book Antiqua" w:hAnsi="Book Antiqua" w:cs="Times New Roman"/>
              </w:rPr>
              <w:t>Watery stools not related to infection</w:t>
            </w:r>
          </w:p>
        </w:tc>
        <w:tc>
          <w:tcPr>
            <w:tcW w:w="436" w:type="pct"/>
          </w:tcPr>
          <w:p w14:paraId="5FA5A134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6E60CC">
              <w:rPr>
                <w:rFonts w:ascii="Book Antiqua" w:hAnsi="Book Antiqua" w:cs="Times New Roman"/>
              </w:rPr>
              <w:t>6</w:t>
            </w:r>
          </w:p>
        </w:tc>
      </w:tr>
      <w:tr w:rsidR="000C5E19" w:rsidRPr="006E60CC" w14:paraId="08C0021E" w14:textId="77777777" w:rsidTr="001B5711">
        <w:tc>
          <w:tcPr>
            <w:tcW w:w="1492" w:type="pct"/>
            <w:vMerge w:val="restart"/>
          </w:tcPr>
          <w:p w14:paraId="04475952" w14:textId="5E99C71E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6E60CC">
              <w:rPr>
                <w:rFonts w:ascii="Book Antiqua" w:hAnsi="Book Antiqua" w:cs="Times New Roman"/>
              </w:rPr>
              <w:t>Skin symptoms not related to infection</w:t>
            </w:r>
          </w:p>
        </w:tc>
        <w:tc>
          <w:tcPr>
            <w:tcW w:w="3072" w:type="pct"/>
          </w:tcPr>
          <w:p w14:paraId="403A5EB4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6E60CC">
              <w:rPr>
                <w:rFonts w:ascii="Book Antiqua" w:hAnsi="Book Antiqua" w:cs="Times New Roman"/>
              </w:rPr>
              <w:t>Atopic eczema ≥ 1/wk</w:t>
            </w:r>
          </w:p>
        </w:tc>
        <w:tc>
          <w:tcPr>
            <w:tcW w:w="436" w:type="pct"/>
          </w:tcPr>
          <w:p w14:paraId="1A4FF6E9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</w:p>
        </w:tc>
      </w:tr>
      <w:tr w:rsidR="000C5E19" w:rsidRPr="006E60CC" w14:paraId="1124EA87" w14:textId="77777777" w:rsidTr="001B5711">
        <w:tc>
          <w:tcPr>
            <w:tcW w:w="1492" w:type="pct"/>
            <w:vMerge/>
          </w:tcPr>
          <w:p w14:paraId="491DF896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3072" w:type="pct"/>
          </w:tcPr>
          <w:p w14:paraId="1DD67B78" w14:textId="77777777" w:rsidR="000C5E19" w:rsidRPr="006E60CC" w:rsidRDefault="000C5E19" w:rsidP="006E60CC">
            <w:pPr>
              <w:spacing w:line="360" w:lineRule="auto"/>
              <w:ind w:firstLineChars="50" w:firstLine="120"/>
              <w:jc w:val="both"/>
              <w:rPr>
                <w:rFonts w:ascii="Book Antiqua" w:hAnsi="Book Antiqua"/>
              </w:rPr>
            </w:pPr>
            <w:r w:rsidRPr="006E60CC">
              <w:rPr>
                <w:rFonts w:ascii="Book Antiqua" w:hAnsi="Book Antiqua" w:cs="Times New Roman"/>
              </w:rPr>
              <w:t>Absent</w:t>
            </w:r>
          </w:p>
        </w:tc>
        <w:tc>
          <w:tcPr>
            <w:tcW w:w="436" w:type="pct"/>
          </w:tcPr>
          <w:p w14:paraId="484B706D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6E60CC">
              <w:rPr>
                <w:rFonts w:ascii="Book Antiqua" w:hAnsi="Book Antiqua"/>
              </w:rPr>
              <w:t>0</w:t>
            </w:r>
          </w:p>
        </w:tc>
      </w:tr>
      <w:tr w:rsidR="000C5E19" w:rsidRPr="006E60CC" w14:paraId="70514BBE" w14:textId="77777777" w:rsidTr="001B5711">
        <w:tc>
          <w:tcPr>
            <w:tcW w:w="1492" w:type="pct"/>
            <w:vMerge/>
          </w:tcPr>
          <w:p w14:paraId="50460A38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3072" w:type="pct"/>
          </w:tcPr>
          <w:p w14:paraId="2A02E3A2" w14:textId="77777777" w:rsidR="000C5E19" w:rsidRPr="006E60CC" w:rsidRDefault="000C5E19" w:rsidP="006E60CC">
            <w:pPr>
              <w:spacing w:line="360" w:lineRule="auto"/>
              <w:ind w:firstLineChars="50" w:firstLine="120"/>
              <w:jc w:val="both"/>
              <w:rPr>
                <w:rFonts w:ascii="Book Antiqua" w:hAnsi="Book Antiqua"/>
              </w:rPr>
            </w:pPr>
            <w:r w:rsidRPr="006E60CC">
              <w:rPr>
                <w:rFonts w:ascii="Book Antiqua" w:hAnsi="Book Antiqua" w:cs="Times New Roman"/>
              </w:rPr>
              <w:t>Mild</w:t>
            </w:r>
          </w:p>
        </w:tc>
        <w:tc>
          <w:tcPr>
            <w:tcW w:w="436" w:type="pct"/>
          </w:tcPr>
          <w:p w14:paraId="4BE376CC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6E60CC">
              <w:rPr>
                <w:rFonts w:ascii="Book Antiqua" w:hAnsi="Book Antiqua"/>
              </w:rPr>
              <w:t>1</w:t>
            </w:r>
          </w:p>
        </w:tc>
      </w:tr>
      <w:tr w:rsidR="000C5E19" w:rsidRPr="006E60CC" w14:paraId="02F65799" w14:textId="77777777" w:rsidTr="001B5711">
        <w:tc>
          <w:tcPr>
            <w:tcW w:w="1492" w:type="pct"/>
            <w:vMerge/>
          </w:tcPr>
          <w:p w14:paraId="79D3BDD8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3072" w:type="pct"/>
          </w:tcPr>
          <w:p w14:paraId="4B26F131" w14:textId="77777777" w:rsidR="000C5E19" w:rsidRPr="006E60CC" w:rsidRDefault="000C5E19" w:rsidP="006E60CC">
            <w:pPr>
              <w:spacing w:line="360" w:lineRule="auto"/>
              <w:ind w:firstLineChars="50" w:firstLine="120"/>
              <w:jc w:val="both"/>
              <w:rPr>
                <w:rFonts w:ascii="Book Antiqua" w:hAnsi="Book Antiqua"/>
              </w:rPr>
            </w:pPr>
            <w:r w:rsidRPr="006E60CC">
              <w:rPr>
                <w:rFonts w:ascii="Book Antiqua" w:hAnsi="Book Antiqua" w:cs="Times New Roman"/>
              </w:rPr>
              <w:t>Moderate</w:t>
            </w:r>
          </w:p>
        </w:tc>
        <w:tc>
          <w:tcPr>
            <w:tcW w:w="436" w:type="pct"/>
          </w:tcPr>
          <w:p w14:paraId="2FFFCA08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6E60CC">
              <w:rPr>
                <w:rFonts w:ascii="Book Antiqua" w:hAnsi="Book Antiqua"/>
              </w:rPr>
              <w:t>2</w:t>
            </w:r>
          </w:p>
        </w:tc>
      </w:tr>
      <w:tr w:rsidR="000C5E19" w:rsidRPr="006E60CC" w14:paraId="54C214E8" w14:textId="77777777" w:rsidTr="001B5711">
        <w:tc>
          <w:tcPr>
            <w:tcW w:w="1492" w:type="pct"/>
            <w:vMerge/>
          </w:tcPr>
          <w:p w14:paraId="3F8B2F05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3072" w:type="pct"/>
          </w:tcPr>
          <w:p w14:paraId="5997B3A0" w14:textId="77777777" w:rsidR="000C5E19" w:rsidRPr="006E60CC" w:rsidRDefault="000C5E19" w:rsidP="006E60CC">
            <w:pPr>
              <w:spacing w:line="360" w:lineRule="auto"/>
              <w:ind w:firstLineChars="50" w:firstLine="120"/>
              <w:jc w:val="both"/>
              <w:rPr>
                <w:rFonts w:ascii="Book Antiqua" w:hAnsi="Book Antiqua"/>
              </w:rPr>
            </w:pPr>
            <w:r w:rsidRPr="006E60CC">
              <w:rPr>
                <w:rFonts w:ascii="Book Antiqua" w:hAnsi="Book Antiqua" w:cs="Times New Roman"/>
              </w:rPr>
              <w:t>Severe</w:t>
            </w:r>
          </w:p>
        </w:tc>
        <w:tc>
          <w:tcPr>
            <w:tcW w:w="436" w:type="pct"/>
          </w:tcPr>
          <w:p w14:paraId="2BD2E5AE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6E60CC">
              <w:rPr>
                <w:rFonts w:ascii="Book Antiqua" w:hAnsi="Book Antiqua"/>
              </w:rPr>
              <w:t>3</w:t>
            </w:r>
          </w:p>
        </w:tc>
      </w:tr>
      <w:tr w:rsidR="000C5E19" w:rsidRPr="006E60CC" w14:paraId="445F6F4B" w14:textId="77777777" w:rsidTr="001B5711">
        <w:tc>
          <w:tcPr>
            <w:tcW w:w="1492" w:type="pct"/>
            <w:vMerge/>
          </w:tcPr>
          <w:p w14:paraId="34A8FA2C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3072" w:type="pct"/>
          </w:tcPr>
          <w:p w14:paraId="5192476B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6E60CC">
              <w:rPr>
                <w:rFonts w:ascii="Book Antiqua" w:hAnsi="Book Antiqua" w:cs="Times New Roman"/>
              </w:rPr>
              <w:t>Acute urticaria/angioedema that directly related to cow’s milk</w:t>
            </w:r>
          </w:p>
        </w:tc>
        <w:tc>
          <w:tcPr>
            <w:tcW w:w="436" w:type="pct"/>
          </w:tcPr>
          <w:p w14:paraId="73CAC11D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</w:tr>
      <w:tr w:rsidR="000C5E19" w:rsidRPr="006E60CC" w14:paraId="72066F8A" w14:textId="77777777" w:rsidTr="001B5711">
        <w:tc>
          <w:tcPr>
            <w:tcW w:w="1492" w:type="pct"/>
            <w:vMerge/>
          </w:tcPr>
          <w:p w14:paraId="1C3D7088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3072" w:type="pct"/>
          </w:tcPr>
          <w:p w14:paraId="7C12D48A" w14:textId="77777777" w:rsidR="000C5E19" w:rsidRPr="006E60CC" w:rsidRDefault="000C5E19" w:rsidP="006E60CC">
            <w:pPr>
              <w:spacing w:line="360" w:lineRule="auto"/>
              <w:ind w:firstLineChars="50" w:firstLine="120"/>
              <w:jc w:val="both"/>
              <w:rPr>
                <w:rFonts w:ascii="Book Antiqua" w:hAnsi="Book Antiqua" w:cs="Times New Roman"/>
              </w:rPr>
            </w:pPr>
            <w:r w:rsidRPr="006E60CC">
              <w:rPr>
                <w:rFonts w:ascii="Book Antiqua" w:hAnsi="Book Antiqua" w:cs="Times New Roman"/>
              </w:rPr>
              <w:t>No</w:t>
            </w:r>
          </w:p>
        </w:tc>
        <w:tc>
          <w:tcPr>
            <w:tcW w:w="436" w:type="pct"/>
          </w:tcPr>
          <w:p w14:paraId="7970A8BE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6E60CC">
              <w:rPr>
                <w:rFonts w:ascii="Book Antiqua" w:hAnsi="Book Antiqua" w:cs="Times New Roman"/>
              </w:rPr>
              <w:t>0</w:t>
            </w:r>
          </w:p>
        </w:tc>
      </w:tr>
      <w:tr w:rsidR="000C5E19" w:rsidRPr="006E60CC" w14:paraId="5F3133EE" w14:textId="77777777" w:rsidTr="001B5711">
        <w:tc>
          <w:tcPr>
            <w:tcW w:w="1492" w:type="pct"/>
            <w:vMerge/>
          </w:tcPr>
          <w:p w14:paraId="7BF1FE56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</w:p>
        </w:tc>
        <w:tc>
          <w:tcPr>
            <w:tcW w:w="3072" w:type="pct"/>
          </w:tcPr>
          <w:p w14:paraId="0DB7172A" w14:textId="77777777" w:rsidR="000C5E19" w:rsidRPr="006E60CC" w:rsidRDefault="000C5E19" w:rsidP="006E60CC">
            <w:pPr>
              <w:spacing w:line="360" w:lineRule="auto"/>
              <w:ind w:firstLineChars="50" w:firstLine="120"/>
              <w:jc w:val="both"/>
              <w:rPr>
                <w:rFonts w:ascii="Book Antiqua" w:hAnsi="Book Antiqua" w:cs="Times New Roman"/>
              </w:rPr>
            </w:pPr>
            <w:r w:rsidRPr="006E60CC">
              <w:rPr>
                <w:rFonts w:ascii="Book Antiqua" w:hAnsi="Book Antiqua" w:cs="Times New Roman"/>
              </w:rPr>
              <w:t>Yes</w:t>
            </w:r>
          </w:p>
        </w:tc>
        <w:tc>
          <w:tcPr>
            <w:tcW w:w="436" w:type="pct"/>
          </w:tcPr>
          <w:p w14:paraId="44006BB7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6E60CC">
              <w:rPr>
                <w:rFonts w:ascii="Book Antiqua" w:hAnsi="Book Antiqua" w:cs="Times New Roman"/>
              </w:rPr>
              <w:t>1</w:t>
            </w:r>
          </w:p>
        </w:tc>
      </w:tr>
      <w:tr w:rsidR="000C5E19" w:rsidRPr="006E60CC" w14:paraId="2D3BD199" w14:textId="77777777" w:rsidTr="001B5711">
        <w:tc>
          <w:tcPr>
            <w:tcW w:w="1492" w:type="pct"/>
            <w:vMerge w:val="restart"/>
            <w:tcBorders>
              <w:bottom w:val="single" w:sz="4" w:space="0" w:color="auto"/>
            </w:tcBorders>
          </w:tcPr>
          <w:p w14:paraId="7DA2133D" w14:textId="17C88F0F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6E60CC">
              <w:rPr>
                <w:rFonts w:ascii="Book Antiqua" w:hAnsi="Book Antiqua" w:cs="Times New Roman"/>
              </w:rPr>
              <w:t>Respiratory symptoms not related to infection</w:t>
            </w:r>
            <w:r w:rsidR="006F1933">
              <w:rPr>
                <w:rFonts w:ascii="Book Antiqua" w:hAnsi="Book Antiqua" w:cs="Times New Roman"/>
              </w:rPr>
              <w:t xml:space="preserve">  </w:t>
            </w:r>
            <w:r w:rsidRPr="006E60CC">
              <w:rPr>
                <w:rFonts w:ascii="Book Antiqua" w:hAnsi="Book Antiqua" w:cs="Times New Roman"/>
              </w:rPr>
              <w:t xml:space="preserve"> ≥ 1 wk</w:t>
            </w:r>
          </w:p>
        </w:tc>
        <w:tc>
          <w:tcPr>
            <w:tcW w:w="3072" w:type="pct"/>
          </w:tcPr>
          <w:p w14:paraId="4DC90CEF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6E60CC">
              <w:rPr>
                <w:rFonts w:ascii="Book Antiqua" w:hAnsi="Book Antiqua" w:cs="Times New Roman"/>
              </w:rPr>
              <w:t>No respiratory symptoms</w:t>
            </w:r>
          </w:p>
        </w:tc>
        <w:tc>
          <w:tcPr>
            <w:tcW w:w="436" w:type="pct"/>
          </w:tcPr>
          <w:p w14:paraId="35021DBE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6E60CC">
              <w:rPr>
                <w:rFonts w:ascii="Book Antiqua" w:hAnsi="Book Antiqua" w:cs="Times New Roman"/>
              </w:rPr>
              <w:t>0</w:t>
            </w:r>
          </w:p>
        </w:tc>
      </w:tr>
      <w:tr w:rsidR="000C5E19" w:rsidRPr="006E60CC" w14:paraId="39B57792" w14:textId="77777777" w:rsidTr="001B5711">
        <w:tc>
          <w:tcPr>
            <w:tcW w:w="1492" w:type="pct"/>
            <w:vMerge/>
            <w:tcBorders>
              <w:bottom w:val="single" w:sz="4" w:space="0" w:color="auto"/>
            </w:tcBorders>
          </w:tcPr>
          <w:p w14:paraId="6AE4B0AC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</w:p>
        </w:tc>
        <w:tc>
          <w:tcPr>
            <w:tcW w:w="3072" w:type="pct"/>
          </w:tcPr>
          <w:p w14:paraId="625AAB5F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6E60CC">
              <w:rPr>
                <w:rFonts w:ascii="Book Antiqua" w:hAnsi="Book Antiqua" w:cs="Times New Roman"/>
              </w:rPr>
              <w:t>Slight symptoms</w:t>
            </w:r>
          </w:p>
        </w:tc>
        <w:tc>
          <w:tcPr>
            <w:tcW w:w="436" w:type="pct"/>
          </w:tcPr>
          <w:p w14:paraId="4B6D4323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6E60CC">
              <w:rPr>
                <w:rFonts w:ascii="Book Antiqua" w:hAnsi="Book Antiqua" w:cs="Times New Roman"/>
              </w:rPr>
              <w:t>1</w:t>
            </w:r>
          </w:p>
        </w:tc>
      </w:tr>
      <w:tr w:rsidR="000C5E19" w:rsidRPr="006E60CC" w14:paraId="0B509F1E" w14:textId="77777777" w:rsidTr="001B5711">
        <w:tc>
          <w:tcPr>
            <w:tcW w:w="1492" w:type="pct"/>
            <w:vMerge/>
            <w:tcBorders>
              <w:bottom w:val="single" w:sz="4" w:space="0" w:color="auto"/>
            </w:tcBorders>
          </w:tcPr>
          <w:p w14:paraId="01B8FE6D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</w:p>
        </w:tc>
        <w:tc>
          <w:tcPr>
            <w:tcW w:w="3072" w:type="pct"/>
          </w:tcPr>
          <w:p w14:paraId="31053BAB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6E60CC">
              <w:rPr>
                <w:rFonts w:ascii="Book Antiqua" w:hAnsi="Book Antiqua" w:cs="Times New Roman"/>
              </w:rPr>
              <w:t>Mild symptoms</w:t>
            </w:r>
          </w:p>
        </w:tc>
        <w:tc>
          <w:tcPr>
            <w:tcW w:w="436" w:type="pct"/>
          </w:tcPr>
          <w:p w14:paraId="30CEDF13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6E60CC">
              <w:rPr>
                <w:rFonts w:ascii="Book Antiqua" w:hAnsi="Book Antiqua" w:cs="Times New Roman"/>
              </w:rPr>
              <w:t>2</w:t>
            </w:r>
          </w:p>
        </w:tc>
      </w:tr>
      <w:tr w:rsidR="000C5E19" w:rsidRPr="006E60CC" w14:paraId="6B5A0F60" w14:textId="77777777" w:rsidTr="001B5711">
        <w:tc>
          <w:tcPr>
            <w:tcW w:w="1492" w:type="pct"/>
            <w:vMerge/>
            <w:tcBorders>
              <w:bottom w:val="single" w:sz="4" w:space="0" w:color="auto"/>
            </w:tcBorders>
          </w:tcPr>
          <w:p w14:paraId="2EF4F2C1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</w:p>
        </w:tc>
        <w:tc>
          <w:tcPr>
            <w:tcW w:w="3072" w:type="pct"/>
            <w:tcBorders>
              <w:bottom w:val="single" w:sz="4" w:space="0" w:color="auto"/>
            </w:tcBorders>
          </w:tcPr>
          <w:p w14:paraId="06119A14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6E60CC">
              <w:rPr>
                <w:rFonts w:ascii="Book Antiqua" w:hAnsi="Book Antiqua" w:cs="Times New Roman"/>
              </w:rPr>
              <w:t>Severe symptoms</w:t>
            </w:r>
          </w:p>
        </w:tc>
        <w:tc>
          <w:tcPr>
            <w:tcW w:w="436" w:type="pct"/>
            <w:tcBorders>
              <w:bottom w:val="single" w:sz="4" w:space="0" w:color="auto"/>
            </w:tcBorders>
          </w:tcPr>
          <w:p w14:paraId="6C509B13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6E60CC">
              <w:rPr>
                <w:rFonts w:ascii="Book Antiqua" w:hAnsi="Book Antiqua" w:cs="Times New Roman"/>
              </w:rPr>
              <w:t>3</w:t>
            </w:r>
          </w:p>
        </w:tc>
      </w:tr>
    </w:tbl>
    <w:p w14:paraId="790CD03B" w14:textId="77777777" w:rsidR="000C5E19" w:rsidRPr="006E60CC" w:rsidRDefault="000C5E19" w:rsidP="006E60CC">
      <w:pPr>
        <w:spacing w:line="360" w:lineRule="auto"/>
        <w:jc w:val="both"/>
        <w:rPr>
          <w:rFonts w:ascii="Book Antiqua" w:hAnsi="Book Antiqua"/>
          <w:b/>
          <w:bCs/>
          <w:color w:val="000000"/>
          <w:shd w:val="clear" w:color="auto" w:fill="FFFFFF"/>
        </w:rPr>
      </w:pPr>
    </w:p>
    <w:p w14:paraId="7B9D5919" w14:textId="77777777" w:rsidR="000C5E19" w:rsidRPr="006E60CC" w:rsidRDefault="000C5E19" w:rsidP="006E60CC">
      <w:pPr>
        <w:spacing w:line="360" w:lineRule="auto"/>
        <w:jc w:val="both"/>
        <w:rPr>
          <w:rFonts w:ascii="Book Antiqua" w:hAnsi="Book Antiqua"/>
          <w:b/>
          <w:bCs/>
          <w:color w:val="000000"/>
          <w:shd w:val="clear" w:color="auto" w:fill="FFFFFF"/>
        </w:rPr>
      </w:pPr>
    </w:p>
    <w:p w14:paraId="5E70030D" w14:textId="77777777" w:rsidR="000C5E19" w:rsidRPr="006E60CC" w:rsidRDefault="000C5E19" w:rsidP="006E60CC">
      <w:pPr>
        <w:spacing w:line="360" w:lineRule="auto"/>
        <w:jc w:val="both"/>
        <w:rPr>
          <w:rFonts w:ascii="Book Antiqua" w:hAnsi="Book Antiqua"/>
          <w:b/>
          <w:bCs/>
          <w:color w:val="000000"/>
          <w:shd w:val="clear" w:color="auto" w:fill="FFFFFF"/>
        </w:rPr>
      </w:pPr>
    </w:p>
    <w:p w14:paraId="1AE88CB8" w14:textId="49F5F5F3" w:rsidR="00591BA1" w:rsidRPr="00591BA1" w:rsidRDefault="000C5E19" w:rsidP="00591BA1">
      <w:pPr>
        <w:widowControl w:val="0"/>
        <w:autoSpaceDE w:val="0"/>
        <w:autoSpaceDN w:val="0"/>
        <w:adjustRightInd w:val="0"/>
        <w:spacing w:line="360" w:lineRule="auto"/>
        <w:rPr>
          <w:rFonts w:ascii="Book Antiqua" w:hAnsi="Book Antiqua" w:cs="Segoe UI"/>
        </w:rPr>
      </w:pPr>
      <w:r w:rsidRPr="006E60CC">
        <w:rPr>
          <w:rFonts w:ascii="Book Antiqua" w:hAnsi="Book Antiqua"/>
          <w:b/>
          <w:bCs/>
          <w:color w:val="000000"/>
          <w:shd w:val="clear" w:color="auto" w:fill="FFFFFF"/>
        </w:rPr>
        <w:t xml:space="preserve">Table 4 </w:t>
      </w:r>
      <w:r w:rsidR="003A61DD" w:rsidRPr="003A61DD">
        <w:rPr>
          <w:rFonts w:ascii="Book Antiqua" w:hAnsi="Book Antiqua" w:cs="Segoe UI"/>
          <w:b/>
          <w:bCs/>
          <w:color w:val="000000"/>
        </w:rPr>
        <w:t>Summarizes</w:t>
      </w:r>
      <w:r w:rsidRPr="006E60CC">
        <w:rPr>
          <w:rFonts w:ascii="Book Antiqua" w:hAnsi="Book Antiqua"/>
          <w:b/>
          <w:bCs/>
          <w:color w:val="000000"/>
          <w:shd w:val="clear" w:color="auto" w:fill="FFFFFF"/>
        </w:rPr>
        <w:t xml:space="preserve"> the drug</w:t>
      </w:r>
      <w:r w:rsidR="003A61DD">
        <w:rPr>
          <w:rFonts w:ascii="Book Antiqua" w:hAnsi="Book Antiqua"/>
          <w:b/>
          <w:bCs/>
          <w:color w:val="000000"/>
          <w:shd w:val="clear" w:color="auto" w:fill="FFFFFF"/>
        </w:rPr>
        <w:t>s</w:t>
      </w:r>
      <w:r w:rsidRPr="006E60CC">
        <w:rPr>
          <w:rFonts w:ascii="Book Antiqua" w:hAnsi="Book Antiqua"/>
          <w:b/>
          <w:bCs/>
          <w:color w:val="000000"/>
          <w:shd w:val="clear" w:color="auto" w:fill="FFFFFF"/>
        </w:rPr>
        <w:t xml:space="preserve"> used in infants and children with gastroesophageal reflux disease</w:t>
      </w:r>
      <w:r w:rsidRPr="006E60CC">
        <w:rPr>
          <w:rFonts w:ascii="Book Antiqua" w:hAnsi="Book Antiqua"/>
          <w:b/>
          <w:bCs/>
          <w:color w:val="000000"/>
          <w:shd w:val="clear" w:color="auto" w:fill="FFFFFF"/>
        </w:rPr>
        <w:fldChar w:fldCharType="begin">
          <w:fldData xml:space="preserve">PEVuZE5vdGU+PENpdGU+PEF1dGhvcj5Nb2hhbjwvQXV0aG9yPjxZZWFyPjIwMjE8L1llYXI+PFJl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</w:fldData>
        </w:fldChar>
      </w:r>
      <w:r w:rsidRPr="006E60CC">
        <w:rPr>
          <w:rFonts w:ascii="Book Antiqua" w:hAnsi="Book Antiqua"/>
          <w:b/>
          <w:bCs/>
          <w:color w:val="000000"/>
          <w:shd w:val="clear" w:color="auto" w:fill="FFFFFF"/>
        </w:rPr>
        <w:instrText xml:space="preserve"> ADDIN EN.CITE </w:instrText>
      </w:r>
      <w:r w:rsidRPr="006E60CC">
        <w:rPr>
          <w:rFonts w:ascii="Book Antiqua" w:hAnsi="Book Antiqua"/>
          <w:b/>
          <w:bCs/>
          <w:color w:val="000000"/>
          <w:shd w:val="clear" w:color="auto" w:fill="FFFFFF"/>
        </w:rPr>
        <w:fldChar w:fldCharType="begin">
          <w:fldData xml:space="preserve">PEVuZE5vdGU+PENpdGU+PEF1dGhvcj5Nb2hhbjwvQXV0aG9yPjxZZWFyPjIwMjE8L1llYXI+PFJl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</w:fldData>
        </w:fldChar>
      </w:r>
      <w:r w:rsidRPr="006E60CC">
        <w:rPr>
          <w:rFonts w:ascii="Book Antiqua" w:hAnsi="Book Antiqua"/>
          <w:b/>
          <w:bCs/>
          <w:color w:val="000000"/>
          <w:shd w:val="clear" w:color="auto" w:fill="FFFFFF"/>
        </w:rPr>
        <w:instrText xml:space="preserve"> ADDIN EN.CITE.DATA </w:instrText>
      </w:r>
      <w:r w:rsidRPr="006E60CC">
        <w:rPr>
          <w:rFonts w:ascii="Book Antiqua" w:hAnsi="Book Antiqua"/>
          <w:b/>
          <w:bCs/>
          <w:color w:val="000000"/>
          <w:shd w:val="clear" w:color="auto" w:fill="FFFFFF"/>
        </w:rPr>
      </w:r>
      <w:r w:rsidRPr="006E60CC">
        <w:rPr>
          <w:rFonts w:ascii="Book Antiqua" w:hAnsi="Book Antiqua"/>
          <w:b/>
          <w:bCs/>
          <w:color w:val="000000"/>
          <w:shd w:val="clear" w:color="auto" w:fill="FFFFFF"/>
        </w:rPr>
        <w:fldChar w:fldCharType="end"/>
      </w:r>
      <w:r w:rsidRPr="006E60CC">
        <w:rPr>
          <w:rFonts w:ascii="Book Antiqua" w:hAnsi="Book Antiqua"/>
          <w:b/>
          <w:bCs/>
          <w:color w:val="000000"/>
          <w:shd w:val="clear" w:color="auto" w:fill="FFFFFF"/>
        </w:rPr>
      </w:r>
      <w:r w:rsidRPr="006E60CC">
        <w:rPr>
          <w:rFonts w:ascii="Book Antiqua" w:hAnsi="Book Antiqua"/>
          <w:b/>
          <w:bCs/>
          <w:color w:val="000000"/>
          <w:shd w:val="clear" w:color="auto" w:fill="FFFFFF"/>
        </w:rPr>
        <w:fldChar w:fldCharType="separate"/>
      </w:r>
      <w:r w:rsidRPr="006E60CC">
        <w:rPr>
          <w:rFonts w:ascii="Book Antiqua" w:hAnsi="Book Antiqua"/>
          <w:b/>
          <w:bCs/>
          <w:noProof/>
          <w:color w:val="000000"/>
          <w:shd w:val="clear" w:color="auto" w:fill="FFFFFF"/>
          <w:vertAlign w:val="superscript"/>
        </w:rPr>
        <w:t>[1-5]</w:t>
      </w:r>
      <w:r w:rsidRPr="006E60CC">
        <w:rPr>
          <w:rFonts w:ascii="Book Antiqua" w:hAnsi="Book Antiqua"/>
          <w:b/>
          <w:bCs/>
          <w:color w:val="000000"/>
          <w:shd w:val="clear" w:color="auto" w:fill="FFFFFF"/>
        </w:rPr>
        <w:fldChar w:fldCharType="end"/>
      </w:r>
      <w:r w:rsidR="00591BA1" w:rsidRPr="00591BA1">
        <w:rPr>
          <w:rFonts w:ascii="Segoe UI" w:hAnsi="Segoe UI" w:cs="Segoe UI"/>
          <w:b/>
          <w:bCs/>
          <w:color w:val="000000"/>
          <w:sz w:val="20"/>
          <w:szCs w:val="20"/>
        </w:rPr>
        <w:t xml:space="preserve"> </w:t>
      </w:r>
      <w:r w:rsidR="00591BA1" w:rsidRPr="00591BA1">
        <w:rPr>
          <w:rFonts w:ascii="Book Antiqua" w:hAnsi="Book Antiqua" w:cs="Segoe UI"/>
          <w:b/>
          <w:bCs/>
          <w:color w:val="000000"/>
        </w:rPr>
        <w:t>(for guidance only, prior to use please refer to local formulary and guidelines for accuracy and appropriate doses)</w:t>
      </w:r>
    </w:p>
    <w:p w14:paraId="0A31E404" w14:textId="666B33ED" w:rsidR="000C5E19" w:rsidRPr="006E60CC" w:rsidRDefault="000C5E19" w:rsidP="006E60CC">
      <w:pPr>
        <w:spacing w:line="360" w:lineRule="auto"/>
        <w:jc w:val="both"/>
        <w:rPr>
          <w:rFonts w:ascii="Book Antiqua" w:hAnsi="Book Antiqua"/>
          <w:b/>
          <w:bCs/>
          <w:color w:val="000000"/>
          <w:shd w:val="clear" w:color="auto" w:fill="FFFFFF"/>
        </w:rPr>
      </w:pPr>
    </w:p>
    <w:tbl>
      <w:tblPr>
        <w:tblStyle w:val="ae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127"/>
        <w:gridCol w:w="2684"/>
        <w:gridCol w:w="2799"/>
        <w:gridCol w:w="1750"/>
      </w:tblGrid>
      <w:tr w:rsidR="000C5E19" w:rsidRPr="006E60CC" w14:paraId="5EEEF2C1" w14:textId="77777777" w:rsidTr="001B5711">
        <w:tc>
          <w:tcPr>
            <w:tcW w:w="1136" w:type="pct"/>
            <w:tcBorders>
              <w:top w:val="single" w:sz="4" w:space="0" w:color="auto"/>
              <w:bottom w:val="single" w:sz="4" w:space="0" w:color="auto"/>
            </w:tcBorders>
          </w:tcPr>
          <w:p w14:paraId="37051C36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b/>
                <w:bCs/>
                <w:color w:val="000000"/>
                <w:sz w:val="24"/>
                <w:szCs w:val="24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b/>
                <w:bCs/>
                <w:color w:val="000000"/>
                <w:sz w:val="24"/>
                <w:szCs w:val="24"/>
                <w:shd w:val="clear" w:color="auto" w:fill="FFFFFF"/>
              </w:rPr>
              <w:t>Medication</w:t>
            </w:r>
          </w:p>
        </w:tc>
        <w:tc>
          <w:tcPr>
            <w:tcW w:w="1434" w:type="pct"/>
            <w:tcBorders>
              <w:top w:val="single" w:sz="4" w:space="0" w:color="auto"/>
              <w:bottom w:val="single" w:sz="4" w:space="0" w:color="auto"/>
            </w:tcBorders>
          </w:tcPr>
          <w:p w14:paraId="5A180447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b/>
                <w:bCs/>
                <w:sz w:val="24"/>
                <w:szCs w:val="24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b/>
                <w:bCs/>
                <w:sz w:val="24"/>
                <w:szCs w:val="24"/>
                <w:shd w:val="clear" w:color="auto" w:fill="FFFFFF"/>
              </w:rPr>
              <w:t>Dose</w:t>
            </w:r>
          </w:p>
        </w:tc>
        <w:tc>
          <w:tcPr>
            <w:tcW w:w="1495" w:type="pct"/>
            <w:tcBorders>
              <w:top w:val="single" w:sz="4" w:space="0" w:color="auto"/>
              <w:bottom w:val="single" w:sz="4" w:space="0" w:color="auto"/>
            </w:tcBorders>
          </w:tcPr>
          <w:p w14:paraId="66690EA1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b/>
                <w:bCs/>
                <w:sz w:val="24"/>
                <w:szCs w:val="24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b/>
                <w:bCs/>
                <w:sz w:val="24"/>
                <w:szCs w:val="24"/>
                <w:shd w:val="clear" w:color="auto" w:fill="FFFFFF"/>
              </w:rPr>
              <w:t>Adverse effect</w:t>
            </w:r>
          </w:p>
        </w:tc>
        <w:tc>
          <w:tcPr>
            <w:tcW w:w="935" w:type="pct"/>
            <w:tcBorders>
              <w:top w:val="single" w:sz="4" w:space="0" w:color="auto"/>
              <w:bottom w:val="single" w:sz="4" w:space="0" w:color="auto"/>
            </w:tcBorders>
          </w:tcPr>
          <w:p w14:paraId="67631379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b/>
                <w:bCs/>
                <w:sz w:val="24"/>
                <w:szCs w:val="24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b/>
                <w:bCs/>
                <w:sz w:val="24"/>
                <w:szCs w:val="24"/>
                <w:shd w:val="clear" w:color="auto" w:fill="FFFFFF"/>
              </w:rPr>
              <w:t>Approved age (FDA indicated)</w:t>
            </w:r>
          </w:p>
        </w:tc>
      </w:tr>
      <w:tr w:rsidR="000C5E19" w:rsidRPr="006E60CC" w14:paraId="5ECF66EF" w14:textId="77777777" w:rsidTr="001B5711">
        <w:trPr>
          <w:trHeight w:val="589"/>
        </w:trPr>
        <w:tc>
          <w:tcPr>
            <w:tcW w:w="1136" w:type="pct"/>
            <w:tcBorders>
              <w:top w:val="single" w:sz="4" w:space="0" w:color="auto"/>
            </w:tcBorders>
          </w:tcPr>
          <w:p w14:paraId="0FE3C23D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  <w:t>PPI</w:t>
            </w:r>
            <w:r w:rsidRPr="006E60CC"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  <w:vertAlign w:val="superscript"/>
              </w:rPr>
              <w:t>1</w:t>
            </w:r>
          </w:p>
        </w:tc>
        <w:tc>
          <w:tcPr>
            <w:tcW w:w="1434" w:type="pct"/>
            <w:tcBorders>
              <w:top w:val="single" w:sz="4" w:space="0" w:color="auto"/>
            </w:tcBorders>
          </w:tcPr>
          <w:p w14:paraId="2F9F55C2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sz w:val="24"/>
                <w:szCs w:val="24"/>
                <w:shd w:val="clear" w:color="auto" w:fill="FFFFFF"/>
              </w:rPr>
            </w:pPr>
          </w:p>
        </w:tc>
        <w:tc>
          <w:tcPr>
            <w:tcW w:w="1495" w:type="pct"/>
            <w:tcBorders>
              <w:top w:val="single" w:sz="4" w:space="0" w:color="auto"/>
            </w:tcBorders>
          </w:tcPr>
          <w:p w14:paraId="0EA9C4C7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sz w:val="24"/>
                <w:szCs w:val="24"/>
                <w:shd w:val="clear" w:color="auto" w:fill="FFFFFF"/>
              </w:rPr>
            </w:pPr>
          </w:p>
        </w:tc>
        <w:tc>
          <w:tcPr>
            <w:tcW w:w="935" w:type="pct"/>
            <w:tcBorders>
              <w:top w:val="single" w:sz="4" w:space="0" w:color="auto"/>
            </w:tcBorders>
          </w:tcPr>
          <w:p w14:paraId="21EEBCD8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  <w:shd w:val="clear" w:color="auto" w:fill="FFFFFF"/>
              </w:rPr>
            </w:pPr>
          </w:p>
        </w:tc>
      </w:tr>
      <w:tr w:rsidR="000C5E19" w:rsidRPr="006E60CC" w14:paraId="28BF02D1" w14:textId="77777777" w:rsidTr="001B5711">
        <w:trPr>
          <w:trHeight w:val="475"/>
        </w:trPr>
        <w:tc>
          <w:tcPr>
            <w:tcW w:w="1136" w:type="pct"/>
          </w:tcPr>
          <w:p w14:paraId="55ACCF11" w14:textId="77777777" w:rsidR="000C5E19" w:rsidRPr="006E60CC" w:rsidRDefault="000C5E19" w:rsidP="006E60CC">
            <w:pPr>
              <w:pStyle w:val="ad"/>
              <w:spacing w:after="0" w:line="360" w:lineRule="auto"/>
              <w:ind w:left="0" w:firstLineChars="50" w:firstLine="120"/>
              <w:jc w:val="both"/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  <w:t>Omeprazole</w:t>
            </w:r>
          </w:p>
        </w:tc>
        <w:tc>
          <w:tcPr>
            <w:tcW w:w="1434" w:type="pct"/>
          </w:tcPr>
          <w:p w14:paraId="61909CC2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sz w:val="24"/>
                <w:szCs w:val="24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sz w:val="24"/>
                <w:szCs w:val="24"/>
                <w:shd w:val="clear" w:color="auto" w:fill="FFFFFF"/>
              </w:rPr>
              <w:t>1-4 mg/kg/d od</w:t>
            </w:r>
          </w:p>
        </w:tc>
        <w:tc>
          <w:tcPr>
            <w:tcW w:w="1495" w:type="pct"/>
          </w:tcPr>
          <w:p w14:paraId="03DAB9AA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sz w:val="24"/>
                <w:szCs w:val="24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sz w:val="24"/>
                <w:szCs w:val="24"/>
                <w:shd w:val="clear" w:color="auto" w:fill="FFFFFF"/>
              </w:rPr>
              <w:t>Diarrhea, abdominal pain, flatulence, headache, enteric infection, respiratory infection, rebound hypersecretion</w:t>
            </w:r>
          </w:p>
        </w:tc>
        <w:tc>
          <w:tcPr>
            <w:tcW w:w="935" w:type="pct"/>
          </w:tcPr>
          <w:p w14:paraId="7911538B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sz w:val="24"/>
                <w:szCs w:val="24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sz w:val="24"/>
                <w:szCs w:val="24"/>
                <w:shd w:val="clear" w:color="auto" w:fill="FFFFFF"/>
              </w:rPr>
              <w:t>&gt; 1 yr old</w:t>
            </w:r>
          </w:p>
        </w:tc>
      </w:tr>
      <w:tr w:rsidR="000C5E19" w:rsidRPr="006E60CC" w14:paraId="48E0F092" w14:textId="77777777" w:rsidTr="001B5711">
        <w:trPr>
          <w:trHeight w:val="475"/>
        </w:trPr>
        <w:tc>
          <w:tcPr>
            <w:tcW w:w="1136" w:type="pct"/>
          </w:tcPr>
          <w:p w14:paraId="42DBE790" w14:textId="77777777" w:rsidR="000C5E19" w:rsidRPr="006E60CC" w:rsidRDefault="000C5E19" w:rsidP="006E60CC">
            <w:pPr>
              <w:pStyle w:val="ad"/>
              <w:spacing w:after="0" w:line="360" w:lineRule="auto"/>
              <w:ind w:left="0" w:firstLineChars="50" w:firstLine="120"/>
              <w:jc w:val="both"/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  <w:t>Lansoprazole</w:t>
            </w:r>
          </w:p>
        </w:tc>
        <w:tc>
          <w:tcPr>
            <w:tcW w:w="1434" w:type="pct"/>
          </w:tcPr>
          <w:p w14:paraId="094F5EC6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sz w:val="24"/>
                <w:szCs w:val="24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sz w:val="24"/>
                <w:szCs w:val="24"/>
                <w:shd w:val="clear" w:color="auto" w:fill="FFFFFF"/>
              </w:rPr>
              <w:t>0.7-2 mg/kg/d od</w:t>
            </w:r>
          </w:p>
        </w:tc>
        <w:tc>
          <w:tcPr>
            <w:tcW w:w="1495" w:type="pct"/>
          </w:tcPr>
          <w:p w14:paraId="44F39524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sz w:val="24"/>
                <w:szCs w:val="24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  <w:vertAlign w:val="superscript"/>
              </w:rPr>
              <w:t>1</w:t>
            </w:r>
            <w:r w:rsidRPr="006E60CC">
              <w:rPr>
                <w:rFonts w:ascii="Book Antiqua" w:hAnsi="Book Antiqua" w:cs="Times New Roman"/>
                <w:sz w:val="24"/>
                <w:szCs w:val="24"/>
                <w:shd w:val="clear" w:color="auto" w:fill="FFFFFF"/>
              </w:rPr>
              <w:t>Esomeprazole: Tarry stool, darkened urine</w:t>
            </w:r>
          </w:p>
        </w:tc>
        <w:tc>
          <w:tcPr>
            <w:tcW w:w="935" w:type="pct"/>
          </w:tcPr>
          <w:p w14:paraId="4FAD5D4B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sz w:val="24"/>
                <w:szCs w:val="24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sz w:val="24"/>
                <w:szCs w:val="24"/>
                <w:shd w:val="clear" w:color="auto" w:fill="FFFFFF"/>
              </w:rPr>
              <w:t>&gt; 1 yr old</w:t>
            </w:r>
          </w:p>
        </w:tc>
      </w:tr>
      <w:tr w:rsidR="000C5E19" w:rsidRPr="006E60CC" w14:paraId="053A5A8E" w14:textId="77777777" w:rsidTr="001B5711">
        <w:trPr>
          <w:trHeight w:val="475"/>
        </w:trPr>
        <w:tc>
          <w:tcPr>
            <w:tcW w:w="1136" w:type="pct"/>
          </w:tcPr>
          <w:p w14:paraId="7879E136" w14:textId="77777777" w:rsidR="000C5E19" w:rsidRPr="006E60CC" w:rsidRDefault="000C5E19" w:rsidP="006E60CC">
            <w:pPr>
              <w:pStyle w:val="ad"/>
              <w:spacing w:after="0" w:line="360" w:lineRule="auto"/>
              <w:ind w:left="0" w:firstLineChars="50" w:firstLine="120"/>
              <w:jc w:val="both"/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  <w:t xml:space="preserve">Esomeprazole </w:t>
            </w:r>
          </w:p>
        </w:tc>
        <w:tc>
          <w:tcPr>
            <w:tcW w:w="1434" w:type="pct"/>
          </w:tcPr>
          <w:p w14:paraId="76C1BC17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sz w:val="24"/>
                <w:szCs w:val="24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sz w:val="24"/>
                <w:szCs w:val="24"/>
                <w:shd w:val="clear" w:color="auto" w:fill="FFFFFF"/>
              </w:rPr>
              <w:t>3-5 kg: 2.5 mg od</w:t>
            </w:r>
          </w:p>
        </w:tc>
        <w:tc>
          <w:tcPr>
            <w:tcW w:w="1495" w:type="pct"/>
          </w:tcPr>
          <w:p w14:paraId="0159B8B8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sz w:val="24"/>
                <w:szCs w:val="24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  <w:vertAlign w:val="superscript"/>
              </w:rPr>
              <w:t>1</w:t>
            </w:r>
            <w:r w:rsidRPr="006E60CC">
              <w:rPr>
                <w:rFonts w:ascii="Book Antiqua" w:hAnsi="Book Antiqua" w:cs="Times New Roman"/>
                <w:sz w:val="24"/>
                <w:szCs w:val="24"/>
                <w:shd w:val="clear" w:color="auto" w:fill="FFFFFF"/>
              </w:rPr>
              <w:t>Rabeprazole: Light-colored stool</w:t>
            </w:r>
          </w:p>
        </w:tc>
        <w:tc>
          <w:tcPr>
            <w:tcW w:w="935" w:type="pct"/>
          </w:tcPr>
          <w:p w14:paraId="6A100FC8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sz w:val="24"/>
                <w:szCs w:val="24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sz w:val="24"/>
                <w:szCs w:val="24"/>
                <w:shd w:val="clear" w:color="auto" w:fill="FFFFFF"/>
              </w:rPr>
              <w:t>&gt; 1 mo old</w:t>
            </w:r>
          </w:p>
        </w:tc>
      </w:tr>
      <w:tr w:rsidR="000C5E19" w:rsidRPr="006E60CC" w14:paraId="6909B7BE" w14:textId="77777777" w:rsidTr="001B5711">
        <w:trPr>
          <w:trHeight w:val="475"/>
        </w:trPr>
        <w:tc>
          <w:tcPr>
            <w:tcW w:w="1136" w:type="pct"/>
          </w:tcPr>
          <w:p w14:paraId="2AB0B1EF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</w:pPr>
          </w:p>
        </w:tc>
        <w:tc>
          <w:tcPr>
            <w:tcW w:w="1434" w:type="pct"/>
          </w:tcPr>
          <w:p w14:paraId="57A6E814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/>
                <w:shd w:val="clear" w:color="auto" w:fill="FFFFFF"/>
              </w:rPr>
            </w:pPr>
            <w:r w:rsidRPr="006E60CC">
              <w:rPr>
                <w:rFonts w:ascii="Book Antiqua" w:hAnsi="Book Antiqua"/>
                <w:shd w:val="clear" w:color="auto" w:fill="FFFFFF"/>
              </w:rPr>
              <w:t>&gt; 5-7 kg: 5 mg od</w:t>
            </w:r>
          </w:p>
        </w:tc>
        <w:tc>
          <w:tcPr>
            <w:tcW w:w="1495" w:type="pct"/>
          </w:tcPr>
          <w:p w14:paraId="39222155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sz w:val="24"/>
                <w:szCs w:val="24"/>
                <w:shd w:val="clear" w:color="auto" w:fill="FFFFFF"/>
              </w:rPr>
            </w:pPr>
          </w:p>
        </w:tc>
        <w:tc>
          <w:tcPr>
            <w:tcW w:w="935" w:type="pct"/>
          </w:tcPr>
          <w:p w14:paraId="6D657A17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sz w:val="24"/>
                <w:szCs w:val="24"/>
                <w:shd w:val="clear" w:color="auto" w:fill="FFFFFF"/>
              </w:rPr>
            </w:pPr>
          </w:p>
        </w:tc>
      </w:tr>
      <w:tr w:rsidR="000C5E19" w:rsidRPr="006E60CC" w14:paraId="53A34064" w14:textId="77777777" w:rsidTr="001B5711">
        <w:trPr>
          <w:trHeight w:val="475"/>
        </w:trPr>
        <w:tc>
          <w:tcPr>
            <w:tcW w:w="1136" w:type="pct"/>
          </w:tcPr>
          <w:p w14:paraId="34DAE9BD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</w:pPr>
          </w:p>
        </w:tc>
        <w:tc>
          <w:tcPr>
            <w:tcW w:w="1434" w:type="pct"/>
          </w:tcPr>
          <w:p w14:paraId="4D45B8D9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shd w:val="clear" w:color="auto" w:fill="FFFFFF"/>
              </w:rPr>
              <w:t>&gt; 7.5 kg, &lt; 20 kg: 10 mg od</w:t>
            </w:r>
          </w:p>
        </w:tc>
        <w:tc>
          <w:tcPr>
            <w:tcW w:w="1495" w:type="pct"/>
          </w:tcPr>
          <w:p w14:paraId="06D137B9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sz w:val="24"/>
                <w:szCs w:val="24"/>
                <w:shd w:val="clear" w:color="auto" w:fill="FFFFFF"/>
              </w:rPr>
            </w:pPr>
          </w:p>
        </w:tc>
        <w:tc>
          <w:tcPr>
            <w:tcW w:w="935" w:type="pct"/>
          </w:tcPr>
          <w:p w14:paraId="23537459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sz w:val="24"/>
                <w:szCs w:val="24"/>
                <w:shd w:val="clear" w:color="auto" w:fill="FFFFFF"/>
              </w:rPr>
            </w:pPr>
          </w:p>
        </w:tc>
      </w:tr>
      <w:tr w:rsidR="000C5E19" w:rsidRPr="006E60CC" w14:paraId="75D43270" w14:textId="77777777" w:rsidTr="001B5711">
        <w:trPr>
          <w:trHeight w:val="475"/>
        </w:trPr>
        <w:tc>
          <w:tcPr>
            <w:tcW w:w="1136" w:type="pct"/>
          </w:tcPr>
          <w:p w14:paraId="38EA0FCD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</w:pPr>
          </w:p>
        </w:tc>
        <w:tc>
          <w:tcPr>
            <w:tcW w:w="1434" w:type="pct"/>
          </w:tcPr>
          <w:p w14:paraId="066CEC4A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sz w:val="24"/>
                <w:szCs w:val="24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sz w:val="24"/>
                <w:szCs w:val="24"/>
                <w:shd w:val="clear" w:color="auto" w:fill="FFFFFF"/>
              </w:rPr>
              <w:t>20 kg: 20 mg od</w:t>
            </w:r>
          </w:p>
        </w:tc>
        <w:tc>
          <w:tcPr>
            <w:tcW w:w="1495" w:type="pct"/>
          </w:tcPr>
          <w:p w14:paraId="1BB18AEF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sz w:val="24"/>
                <w:szCs w:val="24"/>
                <w:shd w:val="clear" w:color="auto" w:fill="FFFFFF"/>
              </w:rPr>
            </w:pPr>
          </w:p>
        </w:tc>
        <w:tc>
          <w:tcPr>
            <w:tcW w:w="935" w:type="pct"/>
          </w:tcPr>
          <w:p w14:paraId="052BA135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sz w:val="24"/>
                <w:szCs w:val="24"/>
                <w:shd w:val="clear" w:color="auto" w:fill="FFFFFF"/>
              </w:rPr>
            </w:pPr>
          </w:p>
        </w:tc>
      </w:tr>
      <w:tr w:rsidR="000C5E19" w:rsidRPr="006E60CC" w14:paraId="37FF1B77" w14:textId="77777777" w:rsidTr="001B5711">
        <w:trPr>
          <w:trHeight w:val="521"/>
        </w:trPr>
        <w:tc>
          <w:tcPr>
            <w:tcW w:w="1136" w:type="pct"/>
          </w:tcPr>
          <w:p w14:paraId="689FD7C3" w14:textId="77777777" w:rsidR="000C5E19" w:rsidRPr="006E60CC" w:rsidRDefault="000C5E19" w:rsidP="006E60CC">
            <w:pPr>
              <w:pStyle w:val="ad"/>
              <w:spacing w:after="0" w:line="360" w:lineRule="auto"/>
              <w:ind w:left="0" w:firstLineChars="50" w:firstLine="120"/>
              <w:jc w:val="both"/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  <w:t>Pantoprazole</w:t>
            </w:r>
          </w:p>
        </w:tc>
        <w:tc>
          <w:tcPr>
            <w:tcW w:w="1434" w:type="pct"/>
          </w:tcPr>
          <w:p w14:paraId="57255564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sz w:val="24"/>
                <w:szCs w:val="24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sz w:val="24"/>
                <w:szCs w:val="24"/>
                <w:shd w:val="clear" w:color="auto" w:fill="FFFFFF"/>
              </w:rPr>
              <w:t>1-2 mg/kg/d od</w:t>
            </w:r>
          </w:p>
        </w:tc>
        <w:tc>
          <w:tcPr>
            <w:tcW w:w="1495" w:type="pct"/>
          </w:tcPr>
          <w:p w14:paraId="4E49B957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sz w:val="24"/>
                <w:szCs w:val="24"/>
                <w:shd w:val="clear" w:color="auto" w:fill="FFFFFF"/>
              </w:rPr>
            </w:pPr>
          </w:p>
        </w:tc>
        <w:tc>
          <w:tcPr>
            <w:tcW w:w="935" w:type="pct"/>
          </w:tcPr>
          <w:p w14:paraId="7D581A8A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/>
                <w:shd w:val="clear" w:color="auto" w:fill="FFFFFF"/>
              </w:rPr>
            </w:pPr>
            <w:r w:rsidRPr="006E60CC">
              <w:rPr>
                <w:rFonts w:ascii="Book Antiqua" w:hAnsi="Book Antiqua"/>
                <w:shd w:val="clear" w:color="auto" w:fill="FFFFFF"/>
              </w:rPr>
              <w:t>&gt; 5 yr old</w:t>
            </w:r>
          </w:p>
        </w:tc>
      </w:tr>
      <w:tr w:rsidR="000C5E19" w:rsidRPr="006E60CC" w14:paraId="0C0D9E64" w14:textId="77777777" w:rsidTr="001B5711">
        <w:trPr>
          <w:trHeight w:val="414"/>
        </w:trPr>
        <w:tc>
          <w:tcPr>
            <w:tcW w:w="1136" w:type="pct"/>
          </w:tcPr>
          <w:p w14:paraId="50CD7D78" w14:textId="77777777" w:rsidR="000C5E19" w:rsidRPr="006E60CC" w:rsidRDefault="000C5E19" w:rsidP="006E60CC">
            <w:pPr>
              <w:pStyle w:val="ad"/>
              <w:spacing w:after="0" w:line="360" w:lineRule="auto"/>
              <w:ind w:left="0" w:firstLineChars="50" w:firstLine="120"/>
              <w:jc w:val="both"/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  <w:t>Rabeprazole</w:t>
            </w:r>
          </w:p>
        </w:tc>
        <w:tc>
          <w:tcPr>
            <w:tcW w:w="1434" w:type="pct"/>
          </w:tcPr>
          <w:p w14:paraId="76534B3E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sz w:val="24"/>
                <w:szCs w:val="24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sz w:val="24"/>
                <w:szCs w:val="24"/>
                <w:shd w:val="clear" w:color="auto" w:fill="FFFFFF"/>
              </w:rPr>
              <w:t>0.5-1.0 mg/kg/d od</w:t>
            </w:r>
          </w:p>
        </w:tc>
        <w:tc>
          <w:tcPr>
            <w:tcW w:w="1495" w:type="pct"/>
          </w:tcPr>
          <w:p w14:paraId="747A83E1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sz w:val="24"/>
                <w:szCs w:val="24"/>
                <w:shd w:val="clear" w:color="auto" w:fill="FFFFFF"/>
              </w:rPr>
            </w:pPr>
          </w:p>
        </w:tc>
        <w:tc>
          <w:tcPr>
            <w:tcW w:w="935" w:type="pct"/>
          </w:tcPr>
          <w:p w14:paraId="1B224068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sz w:val="24"/>
                <w:szCs w:val="24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sz w:val="24"/>
                <w:szCs w:val="24"/>
                <w:shd w:val="clear" w:color="auto" w:fill="FFFFFF"/>
              </w:rPr>
              <w:t>&gt; 1 yr old</w:t>
            </w:r>
          </w:p>
        </w:tc>
      </w:tr>
      <w:tr w:rsidR="000C5E19" w:rsidRPr="006E60CC" w14:paraId="644DC58C" w14:textId="77777777" w:rsidTr="001B5711">
        <w:tc>
          <w:tcPr>
            <w:tcW w:w="1136" w:type="pct"/>
          </w:tcPr>
          <w:p w14:paraId="0182162F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  <w:t>Pro-motility</w:t>
            </w:r>
          </w:p>
        </w:tc>
        <w:tc>
          <w:tcPr>
            <w:tcW w:w="1434" w:type="pct"/>
          </w:tcPr>
          <w:p w14:paraId="7699B0DC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</w:pPr>
          </w:p>
        </w:tc>
        <w:tc>
          <w:tcPr>
            <w:tcW w:w="1495" w:type="pct"/>
          </w:tcPr>
          <w:p w14:paraId="0122D313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</w:pPr>
          </w:p>
          <w:p w14:paraId="3008352D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</w:pPr>
          </w:p>
        </w:tc>
        <w:tc>
          <w:tcPr>
            <w:tcW w:w="935" w:type="pct"/>
          </w:tcPr>
          <w:p w14:paraId="45ECDECF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  <w:color w:val="000000"/>
                <w:shd w:val="clear" w:color="auto" w:fill="FFFFFF"/>
              </w:rPr>
            </w:pPr>
          </w:p>
          <w:p w14:paraId="2B2C79EA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  <w:color w:val="000000"/>
                <w:shd w:val="clear" w:color="auto" w:fill="FFFFFF"/>
              </w:rPr>
            </w:pPr>
          </w:p>
        </w:tc>
      </w:tr>
      <w:tr w:rsidR="000C5E19" w:rsidRPr="006E60CC" w14:paraId="641FD0BD" w14:textId="77777777" w:rsidTr="001B5711">
        <w:tc>
          <w:tcPr>
            <w:tcW w:w="1136" w:type="pct"/>
          </w:tcPr>
          <w:p w14:paraId="16A066E6" w14:textId="77777777" w:rsidR="000C5E19" w:rsidRPr="006E60CC" w:rsidRDefault="000C5E19" w:rsidP="006E60CC">
            <w:pPr>
              <w:spacing w:line="360" w:lineRule="auto"/>
              <w:ind w:firstLineChars="50" w:firstLine="120"/>
              <w:jc w:val="both"/>
              <w:rPr>
                <w:rFonts w:ascii="Book Antiqua" w:hAnsi="Book Antiqua" w:cs="Times New Roman"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>Metoclopramide</w:t>
            </w:r>
          </w:p>
        </w:tc>
        <w:tc>
          <w:tcPr>
            <w:tcW w:w="1434" w:type="pct"/>
          </w:tcPr>
          <w:p w14:paraId="229853A2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  <w:t>0.4-0.9 mg/kg/d tid</w:t>
            </w:r>
          </w:p>
        </w:tc>
        <w:tc>
          <w:tcPr>
            <w:tcW w:w="1495" w:type="pct"/>
          </w:tcPr>
          <w:p w14:paraId="48CD2BAB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  <w:t>Extrapyramidal side effect (1%), diarrhea, drowsiness</w:t>
            </w:r>
          </w:p>
        </w:tc>
        <w:tc>
          <w:tcPr>
            <w:tcW w:w="935" w:type="pct"/>
          </w:tcPr>
          <w:p w14:paraId="02111358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/>
                <w:color w:val="000000"/>
                <w:shd w:val="clear" w:color="auto" w:fill="FFFFFF"/>
              </w:rPr>
              <w:t>&gt; 1 yr old</w:t>
            </w:r>
          </w:p>
        </w:tc>
      </w:tr>
      <w:tr w:rsidR="000C5E19" w:rsidRPr="006E60CC" w14:paraId="29043B16" w14:textId="77777777" w:rsidTr="001B5711">
        <w:tc>
          <w:tcPr>
            <w:tcW w:w="1136" w:type="pct"/>
          </w:tcPr>
          <w:p w14:paraId="3397BE3A" w14:textId="77777777" w:rsidR="000C5E19" w:rsidRPr="006E60CC" w:rsidRDefault="000C5E19" w:rsidP="006E60CC">
            <w:pPr>
              <w:spacing w:line="360" w:lineRule="auto"/>
              <w:ind w:firstLineChars="50" w:firstLine="120"/>
              <w:jc w:val="both"/>
              <w:rPr>
                <w:rFonts w:ascii="Book Antiqua" w:hAnsi="Book Antiqua" w:cs="Times New Roman"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>Domperidone</w:t>
            </w:r>
          </w:p>
        </w:tc>
        <w:tc>
          <w:tcPr>
            <w:tcW w:w="1434" w:type="pct"/>
          </w:tcPr>
          <w:p w14:paraId="5F698033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  <w:t>0.8-0.9 mg/kg/d tid</w:t>
            </w:r>
          </w:p>
        </w:tc>
        <w:tc>
          <w:tcPr>
            <w:tcW w:w="1495" w:type="pct"/>
          </w:tcPr>
          <w:p w14:paraId="6D680927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  <w:t>Dry mouth, QT prolongation (rare) Abdominal pain, diarrhea, (rare) HPS in infants, QT prolongation (rare)</w:t>
            </w:r>
          </w:p>
        </w:tc>
        <w:tc>
          <w:tcPr>
            <w:tcW w:w="935" w:type="pct"/>
          </w:tcPr>
          <w:p w14:paraId="4B341B32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/>
                <w:color w:val="000000"/>
                <w:shd w:val="clear" w:color="auto" w:fill="FFFFFF"/>
              </w:rPr>
              <w:t>&gt; 12 yr old</w:t>
            </w:r>
          </w:p>
        </w:tc>
      </w:tr>
      <w:tr w:rsidR="000C5E19" w:rsidRPr="006E60CC" w14:paraId="7194D7DB" w14:textId="77777777" w:rsidTr="001B5711">
        <w:tc>
          <w:tcPr>
            <w:tcW w:w="1136" w:type="pct"/>
          </w:tcPr>
          <w:p w14:paraId="225B8061" w14:textId="77777777" w:rsidR="000C5E19" w:rsidRPr="006E60CC" w:rsidRDefault="000C5E19" w:rsidP="006E60CC">
            <w:pPr>
              <w:spacing w:line="360" w:lineRule="auto"/>
              <w:ind w:firstLineChars="50" w:firstLine="120"/>
              <w:jc w:val="both"/>
              <w:rPr>
                <w:rFonts w:ascii="Book Antiqua" w:hAnsi="Book Antiqua" w:cs="Times New Roman"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>Erythromycin</w:t>
            </w:r>
          </w:p>
        </w:tc>
        <w:tc>
          <w:tcPr>
            <w:tcW w:w="1434" w:type="pct"/>
          </w:tcPr>
          <w:p w14:paraId="2B58C45C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  <w:t>5 mg/kg/dose qid</w:t>
            </w:r>
          </w:p>
        </w:tc>
        <w:tc>
          <w:tcPr>
            <w:tcW w:w="1495" w:type="pct"/>
          </w:tcPr>
          <w:p w14:paraId="0771BCF7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  <w:t>Dizziness, diarrhea, dry mouth</w:t>
            </w:r>
          </w:p>
        </w:tc>
        <w:tc>
          <w:tcPr>
            <w:tcW w:w="935" w:type="pct"/>
          </w:tcPr>
          <w:p w14:paraId="316B0468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>All ages</w:t>
            </w:r>
          </w:p>
        </w:tc>
      </w:tr>
      <w:tr w:rsidR="000C5E19" w:rsidRPr="006E60CC" w14:paraId="7B4924FC" w14:textId="77777777" w:rsidTr="001B5711">
        <w:tc>
          <w:tcPr>
            <w:tcW w:w="1136" w:type="pct"/>
          </w:tcPr>
          <w:p w14:paraId="7629D0BC" w14:textId="77777777" w:rsidR="000C5E19" w:rsidRPr="006E60CC" w:rsidRDefault="000C5E19" w:rsidP="006E60CC">
            <w:pPr>
              <w:pStyle w:val="ad"/>
              <w:spacing w:after="0" w:line="360" w:lineRule="auto"/>
              <w:ind w:left="0" w:firstLineChars="50" w:firstLine="120"/>
              <w:jc w:val="both"/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  <w:t>Baclofen</w:t>
            </w:r>
          </w:p>
        </w:tc>
        <w:tc>
          <w:tcPr>
            <w:tcW w:w="1434" w:type="pct"/>
          </w:tcPr>
          <w:p w14:paraId="3D39B6F4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  <w:t>0.5 mg/kg/d tid</w:t>
            </w:r>
          </w:p>
        </w:tc>
        <w:tc>
          <w:tcPr>
            <w:tcW w:w="1495" w:type="pct"/>
          </w:tcPr>
          <w:p w14:paraId="6A2C95D1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</w:pPr>
          </w:p>
        </w:tc>
        <w:tc>
          <w:tcPr>
            <w:tcW w:w="935" w:type="pct"/>
          </w:tcPr>
          <w:p w14:paraId="4B7C5156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>All ages</w:t>
            </w:r>
          </w:p>
        </w:tc>
      </w:tr>
      <w:tr w:rsidR="000C5E19" w:rsidRPr="006E60CC" w14:paraId="75B43136" w14:textId="77777777" w:rsidTr="001B5711">
        <w:tc>
          <w:tcPr>
            <w:tcW w:w="1136" w:type="pct"/>
          </w:tcPr>
          <w:p w14:paraId="401CC218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  <w:t>Esophageal mucosal protection</w:t>
            </w:r>
          </w:p>
        </w:tc>
        <w:tc>
          <w:tcPr>
            <w:tcW w:w="1434" w:type="pct"/>
          </w:tcPr>
          <w:p w14:paraId="2A4EF7F3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</w:pPr>
          </w:p>
        </w:tc>
        <w:tc>
          <w:tcPr>
            <w:tcW w:w="1495" w:type="pct"/>
          </w:tcPr>
          <w:p w14:paraId="328AE7F7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</w:pPr>
          </w:p>
        </w:tc>
        <w:tc>
          <w:tcPr>
            <w:tcW w:w="935" w:type="pct"/>
          </w:tcPr>
          <w:p w14:paraId="15F1BB89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</w:pPr>
          </w:p>
        </w:tc>
      </w:tr>
      <w:tr w:rsidR="000C5E19" w:rsidRPr="006E60CC" w14:paraId="2A71F3D5" w14:textId="77777777" w:rsidTr="001B5711">
        <w:tc>
          <w:tcPr>
            <w:tcW w:w="1136" w:type="pct"/>
          </w:tcPr>
          <w:p w14:paraId="1CD0D889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  <w:t>Alginate antacid</w:t>
            </w:r>
          </w:p>
        </w:tc>
        <w:tc>
          <w:tcPr>
            <w:tcW w:w="1434" w:type="pct"/>
          </w:tcPr>
          <w:p w14:paraId="130FB340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</w:pPr>
          </w:p>
        </w:tc>
        <w:tc>
          <w:tcPr>
            <w:tcW w:w="1495" w:type="pct"/>
          </w:tcPr>
          <w:p w14:paraId="5C5C498F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  <w:t>Flatulence, diarrhea, nausea and vomiting</w:t>
            </w:r>
          </w:p>
        </w:tc>
        <w:tc>
          <w:tcPr>
            <w:tcW w:w="935" w:type="pct"/>
          </w:tcPr>
          <w:p w14:paraId="5B7ECC56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  <w:t>Younger than 12 yr of age is not generally recommended</w:t>
            </w:r>
          </w:p>
        </w:tc>
      </w:tr>
      <w:tr w:rsidR="000C5E19" w:rsidRPr="006E60CC" w14:paraId="789B7AD3" w14:textId="77777777" w:rsidTr="001B5711">
        <w:tc>
          <w:tcPr>
            <w:tcW w:w="1136" w:type="pct"/>
          </w:tcPr>
          <w:p w14:paraId="70A3FE21" w14:textId="77777777" w:rsidR="000C5E19" w:rsidRPr="006E60CC" w:rsidRDefault="000C5E19" w:rsidP="006E60CC">
            <w:pPr>
              <w:spacing w:line="360" w:lineRule="auto"/>
              <w:ind w:firstLineChars="50" w:firstLine="120"/>
              <w:jc w:val="both"/>
              <w:rPr>
                <w:rFonts w:ascii="Book Antiqua" w:hAnsi="Book Antiqua" w:cs="Times New Roman"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lastRenderedPageBreak/>
              <w:t>Magnesium alginate plus simethicone</w:t>
            </w:r>
          </w:p>
        </w:tc>
        <w:tc>
          <w:tcPr>
            <w:tcW w:w="1434" w:type="pct"/>
          </w:tcPr>
          <w:p w14:paraId="5E592A54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  <w:t xml:space="preserve">Infant: 1-2 mL/kg/dose after feeding </w:t>
            </w:r>
          </w:p>
        </w:tc>
        <w:tc>
          <w:tcPr>
            <w:tcW w:w="1495" w:type="pct"/>
          </w:tcPr>
          <w:p w14:paraId="1DB9B98D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</w:pPr>
          </w:p>
        </w:tc>
        <w:tc>
          <w:tcPr>
            <w:tcW w:w="935" w:type="pct"/>
          </w:tcPr>
          <w:p w14:paraId="79101250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</w:pPr>
          </w:p>
        </w:tc>
      </w:tr>
      <w:tr w:rsidR="000C5E19" w:rsidRPr="006E60CC" w14:paraId="4A1D4EB9" w14:textId="77777777" w:rsidTr="001B5711">
        <w:tc>
          <w:tcPr>
            <w:tcW w:w="1136" w:type="pct"/>
          </w:tcPr>
          <w:p w14:paraId="7FC3E2EA" w14:textId="77777777" w:rsidR="000C5E19" w:rsidRPr="006E60CC" w:rsidRDefault="000C5E19" w:rsidP="006E60CC">
            <w:pPr>
              <w:spacing w:line="360" w:lineRule="auto"/>
              <w:ind w:firstLineChars="50" w:firstLine="120"/>
              <w:jc w:val="both"/>
              <w:rPr>
                <w:rFonts w:ascii="Book Antiqua" w:hAnsi="Book Antiqua" w:cs="Times New Roman"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>Sodium alginate</w:t>
            </w:r>
          </w:p>
          <w:p w14:paraId="18E52B5D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  <w:t>(225.00 mg sodium alginate, 87.25 mg magnesium alginate per sachet)</w:t>
            </w:r>
          </w:p>
        </w:tc>
        <w:tc>
          <w:tcPr>
            <w:tcW w:w="1434" w:type="pct"/>
          </w:tcPr>
          <w:p w14:paraId="2ABD481B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  <w:t>Child: 2.5-5.0 mL oral tid after meal</w:t>
            </w:r>
          </w:p>
        </w:tc>
        <w:tc>
          <w:tcPr>
            <w:tcW w:w="1495" w:type="pct"/>
          </w:tcPr>
          <w:p w14:paraId="3A840BED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</w:pPr>
          </w:p>
        </w:tc>
        <w:tc>
          <w:tcPr>
            <w:tcW w:w="935" w:type="pct"/>
          </w:tcPr>
          <w:p w14:paraId="76CA4DF3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</w:pPr>
          </w:p>
        </w:tc>
      </w:tr>
      <w:tr w:rsidR="000C5E19" w:rsidRPr="006E60CC" w14:paraId="1ED4AB88" w14:textId="77777777" w:rsidTr="001B5711">
        <w:tc>
          <w:tcPr>
            <w:tcW w:w="1136" w:type="pct"/>
          </w:tcPr>
          <w:p w14:paraId="6161FB54" w14:textId="77777777" w:rsidR="000C5E19" w:rsidRPr="006E60CC" w:rsidRDefault="000C5E19" w:rsidP="006E60CC">
            <w:pPr>
              <w:spacing w:line="360" w:lineRule="auto"/>
              <w:ind w:firstLineChars="50" w:firstLine="120"/>
              <w:jc w:val="both"/>
              <w:rPr>
                <w:rFonts w:ascii="Book Antiqua" w:hAnsi="Book Antiqua" w:cs="Times New Roman"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>Sucralfate (sucrose, polyaluminium hydroxide)</w:t>
            </w:r>
          </w:p>
        </w:tc>
        <w:tc>
          <w:tcPr>
            <w:tcW w:w="1434" w:type="pct"/>
          </w:tcPr>
          <w:p w14:paraId="06F3A37B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>40-80 mg/kg/d qid</w:t>
            </w:r>
          </w:p>
        </w:tc>
        <w:tc>
          <w:tcPr>
            <w:tcW w:w="1495" w:type="pct"/>
          </w:tcPr>
          <w:p w14:paraId="4BD3509E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  <w:t>Constipation, aluminum toxicity in long-term use</w:t>
            </w:r>
          </w:p>
        </w:tc>
        <w:tc>
          <w:tcPr>
            <w:tcW w:w="935" w:type="pct"/>
          </w:tcPr>
          <w:p w14:paraId="04C89A50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  <w:t>In adult</w:t>
            </w:r>
          </w:p>
        </w:tc>
      </w:tr>
      <w:tr w:rsidR="000C5E19" w:rsidRPr="006E60CC" w14:paraId="034F238A" w14:textId="77777777" w:rsidTr="001B5711">
        <w:tc>
          <w:tcPr>
            <w:tcW w:w="1136" w:type="pct"/>
          </w:tcPr>
          <w:p w14:paraId="5FC54A49" w14:textId="77777777" w:rsidR="000C5E19" w:rsidRPr="006E60CC" w:rsidRDefault="000C5E19" w:rsidP="006E60CC">
            <w:pPr>
              <w:spacing w:line="360" w:lineRule="auto"/>
              <w:ind w:firstLineChars="50" w:firstLine="120"/>
              <w:jc w:val="both"/>
              <w:rPr>
                <w:rFonts w:ascii="Book Antiqua" w:hAnsi="Book Antiqua"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>Esoxx (sodium hyaluronate, sodium chondroitin sulfate, poloxamer 407, povidone K30, xylitol, potassium sorbate, sodium benzoate, red grape aroma, purified water) (10 mL/sachet)</w:t>
            </w:r>
          </w:p>
        </w:tc>
        <w:tc>
          <w:tcPr>
            <w:tcW w:w="1434" w:type="pct"/>
          </w:tcPr>
          <w:p w14:paraId="2EBFB01B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  <w:t>1-2 sachet/d after main meal and bedtime</w:t>
            </w:r>
          </w:p>
        </w:tc>
        <w:tc>
          <w:tcPr>
            <w:tcW w:w="1495" w:type="pct"/>
          </w:tcPr>
          <w:p w14:paraId="0AD3D0A2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  <w:t>No serious adverse effect because of the poor absorption, however, no data of long-term adverse effect</w:t>
            </w:r>
          </w:p>
        </w:tc>
        <w:tc>
          <w:tcPr>
            <w:tcW w:w="935" w:type="pct"/>
          </w:tcPr>
          <w:p w14:paraId="7AF77BA3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  <w:t>In Italy, it is approval for adolescents age &gt; 12 yr old</w:t>
            </w:r>
          </w:p>
        </w:tc>
      </w:tr>
      <w:tr w:rsidR="000C5E19" w:rsidRPr="006E60CC" w14:paraId="2BD75759" w14:textId="77777777" w:rsidTr="001B5711">
        <w:tc>
          <w:tcPr>
            <w:tcW w:w="1136" w:type="pct"/>
          </w:tcPr>
          <w:p w14:paraId="0E131A69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  <w:t>Probiotics</w:t>
            </w:r>
          </w:p>
        </w:tc>
        <w:tc>
          <w:tcPr>
            <w:tcW w:w="1434" w:type="pct"/>
          </w:tcPr>
          <w:p w14:paraId="0DE8E73F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</w:pPr>
          </w:p>
        </w:tc>
        <w:tc>
          <w:tcPr>
            <w:tcW w:w="1495" w:type="pct"/>
          </w:tcPr>
          <w:p w14:paraId="3AFC0FBD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</w:pPr>
          </w:p>
        </w:tc>
        <w:tc>
          <w:tcPr>
            <w:tcW w:w="935" w:type="pct"/>
          </w:tcPr>
          <w:p w14:paraId="72F493CF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</w:pPr>
          </w:p>
        </w:tc>
      </w:tr>
      <w:tr w:rsidR="000C5E19" w:rsidRPr="006E60CC" w14:paraId="6DF8062B" w14:textId="77777777" w:rsidTr="001B5711">
        <w:tc>
          <w:tcPr>
            <w:tcW w:w="1136" w:type="pct"/>
            <w:tcBorders>
              <w:bottom w:val="single" w:sz="4" w:space="0" w:color="auto"/>
            </w:tcBorders>
          </w:tcPr>
          <w:p w14:paraId="7F3EC194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  <w:lastRenderedPageBreak/>
              <w:t>Lactobacillus reuteri DSM 17938</w:t>
            </w:r>
          </w:p>
        </w:tc>
        <w:tc>
          <w:tcPr>
            <w:tcW w:w="1434" w:type="pct"/>
            <w:tcBorders>
              <w:bottom w:val="single" w:sz="4" w:space="0" w:color="auto"/>
            </w:tcBorders>
          </w:tcPr>
          <w:p w14:paraId="25953936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color w:val="333333"/>
                <w:sz w:val="24"/>
                <w:szCs w:val="24"/>
              </w:rPr>
            </w:pPr>
            <w:r w:rsidRPr="006E60CC">
              <w:rPr>
                <w:rFonts w:ascii="Book Antiqua" w:hAnsi="Book Antiqua" w:cs="Times New Roman"/>
                <w:color w:val="333333"/>
                <w:sz w:val="24"/>
                <w:szCs w:val="24"/>
              </w:rPr>
              <w:t>&gt; 1</w:t>
            </w:r>
            <w:r w:rsidRPr="006E60CC">
              <w:rPr>
                <w:rFonts w:ascii="MS Gothic" w:eastAsia="MS Gothic" w:hAnsi="MS Gothic" w:cs="MS Gothic" w:hint="eastAsia"/>
                <w:color w:val="333333"/>
                <w:sz w:val="24"/>
                <w:szCs w:val="24"/>
              </w:rPr>
              <w:t> </w:t>
            </w:r>
            <w:r w:rsidRPr="006E60CC">
              <w:rPr>
                <w:rFonts w:ascii="Book Antiqua" w:hAnsi="Book Antiqua" w:cs="Times New Roman"/>
                <w:color w:val="333333"/>
                <w:sz w:val="24"/>
                <w:szCs w:val="24"/>
              </w:rPr>
              <w:t>×</w:t>
            </w:r>
            <w:r w:rsidRPr="006E60CC">
              <w:rPr>
                <w:rFonts w:ascii="MS Gothic" w:eastAsia="MS Gothic" w:hAnsi="MS Gothic" w:cs="MS Gothic" w:hint="eastAsia"/>
                <w:color w:val="333333"/>
                <w:sz w:val="24"/>
                <w:szCs w:val="24"/>
              </w:rPr>
              <w:t> </w:t>
            </w:r>
            <w:r w:rsidRPr="006E60CC">
              <w:rPr>
                <w:rFonts w:ascii="Book Antiqua" w:hAnsi="Book Antiqua" w:cs="Times New Roman"/>
                <w:color w:val="333333"/>
                <w:sz w:val="24"/>
                <w:szCs w:val="24"/>
              </w:rPr>
              <w:t>10</w:t>
            </w:r>
            <w:r w:rsidRPr="006E60CC">
              <w:rPr>
                <w:rFonts w:ascii="Book Antiqua" w:hAnsi="Book Antiqua" w:cs="Times New Roman"/>
                <w:color w:val="333333"/>
                <w:sz w:val="24"/>
                <w:szCs w:val="24"/>
                <w:vertAlign w:val="superscript"/>
              </w:rPr>
              <w:t>8</w:t>
            </w:r>
            <w:r w:rsidRPr="006E60CC">
              <w:rPr>
                <w:rFonts w:ascii="Book Antiqua" w:hAnsi="Book Antiqua" w:cs="Times New Roman"/>
                <w:color w:val="333333"/>
                <w:sz w:val="24"/>
                <w:szCs w:val="24"/>
              </w:rPr>
              <w:t xml:space="preserve"> colony-forming units</w:t>
            </w:r>
            <w:r w:rsidRPr="006E60CC"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  <w:t>/d od</w:t>
            </w:r>
          </w:p>
        </w:tc>
        <w:tc>
          <w:tcPr>
            <w:tcW w:w="1495" w:type="pct"/>
            <w:tcBorders>
              <w:bottom w:val="single" w:sz="4" w:space="0" w:color="auto"/>
            </w:tcBorders>
          </w:tcPr>
          <w:p w14:paraId="68C09C90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  <w:t>None</w:t>
            </w:r>
          </w:p>
        </w:tc>
        <w:tc>
          <w:tcPr>
            <w:tcW w:w="935" w:type="pct"/>
            <w:tcBorders>
              <w:bottom w:val="single" w:sz="4" w:space="0" w:color="auto"/>
            </w:tcBorders>
          </w:tcPr>
          <w:p w14:paraId="4043393F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  <w:t>All ages</w:t>
            </w:r>
          </w:p>
        </w:tc>
      </w:tr>
    </w:tbl>
    <w:p w14:paraId="5E2CB5DC" w14:textId="77777777" w:rsidR="006E60CC" w:rsidRPr="006E60CC" w:rsidRDefault="000C5E19" w:rsidP="006E60CC">
      <w:pPr>
        <w:spacing w:line="360" w:lineRule="auto"/>
        <w:jc w:val="both"/>
        <w:rPr>
          <w:rFonts w:ascii="Book Antiqua" w:hAnsi="Book Antiqua"/>
          <w:color w:val="000000"/>
          <w:shd w:val="clear" w:color="auto" w:fill="FFFFFF"/>
        </w:rPr>
      </w:pPr>
      <w:r w:rsidRPr="006E60CC">
        <w:rPr>
          <w:rFonts w:ascii="Book Antiqua" w:hAnsi="Book Antiqua"/>
          <w:color w:val="000000"/>
          <w:shd w:val="clear" w:color="auto" w:fill="FFFFFF"/>
          <w:vertAlign w:val="superscript"/>
        </w:rPr>
        <w:t>1</w:t>
      </w:r>
      <w:r w:rsidRPr="006E60CC">
        <w:rPr>
          <w:rFonts w:ascii="Book Antiqua" w:hAnsi="Book Antiqua"/>
          <w:color w:val="000000"/>
          <w:shd w:val="clear" w:color="auto" w:fill="FFFFFF"/>
        </w:rPr>
        <w:t>Dose depend on metabolizer via cytochrome P2C19.</w:t>
      </w:r>
      <w:r w:rsidRPr="006E60CC">
        <w:rPr>
          <w:rFonts w:ascii="Book Antiqua" w:hAnsi="Book Antiqua"/>
          <w:color w:val="000000"/>
          <w:shd w:val="clear" w:color="auto" w:fill="FFFFFF"/>
          <w:lang w:eastAsia="zh-CN"/>
        </w:rPr>
        <w:t xml:space="preserve"> </w:t>
      </w:r>
      <w:r w:rsidRPr="006E60CC">
        <w:rPr>
          <w:rFonts w:ascii="Book Antiqua" w:hAnsi="Book Antiqua"/>
          <w:color w:val="000000"/>
          <w:shd w:val="clear" w:color="auto" w:fill="FFFFFF"/>
        </w:rPr>
        <w:t>FDA; od; bid; tid; qid</w:t>
      </w:r>
      <w:r w:rsidR="006E60CC" w:rsidRPr="006E60CC">
        <w:rPr>
          <w:rFonts w:ascii="Book Antiqua" w:hAnsi="Book Antiqua"/>
          <w:color w:val="000000"/>
          <w:shd w:val="clear" w:color="auto" w:fill="FFFFFF"/>
        </w:rPr>
        <w:t>.</w:t>
      </w:r>
    </w:p>
    <w:p w14:paraId="3EC63A83" w14:textId="477E9526" w:rsidR="000C5E19" w:rsidRPr="006E60CC" w:rsidRDefault="000C5E19" w:rsidP="006E60CC">
      <w:pPr>
        <w:spacing w:line="360" w:lineRule="auto"/>
        <w:jc w:val="both"/>
        <w:rPr>
          <w:rFonts w:ascii="Book Antiqua" w:hAnsi="Book Antiqua"/>
          <w:color w:val="000000"/>
          <w:shd w:val="clear" w:color="auto" w:fill="FFFFFF"/>
        </w:rPr>
      </w:pPr>
      <w:r w:rsidRPr="006E60CC">
        <w:rPr>
          <w:rFonts w:ascii="Book Antiqua" w:hAnsi="Book Antiqua"/>
          <w:color w:val="000000"/>
          <w:shd w:val="clear" w:color="auto" w:fill="FFFFFF"/>
        </w:rPr>
        <w:t xml:space="preserve">PPI: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oton pump inhibitor.</w:t>
      </w:r>
    </w:p>
    <w:p w14:paraId="55BF7BAB" w14:textId="77777777" w:rsidR="000C5E19" w:rsidRPr="006E60CC" w:rsidRDefault="000C5E19" w:rsidP="006E60CC">
      <w:pPr>
        <w:spacing w:line="360" w:lineRule="auto"/>
        <w:jc w:val="both"/>
        <w:rPr>
          <w:rFonts w:ascii="Book Antiqua" w:hAnsi="Book Antiqua"/>
          <w:color w:val="FF0000"/>
          <w:shd w:val="clear" w:color="auto" w:fill="FFFFFF"/>
        </w:rPr>
      </w:pPr>
    </w:p>
    <w:p w14:paraId="2DF84549" w14:textId="77777777" w:rsidR="000C5E19" w:rsidRPr="006E60CC" w:rsidRDefault="000C5E19" w:rsidP="006E60CC">
      <w:pPr>
        <w:spacing w:line="360" w:lineRule="auto"/>
        <w:jc w:val="both"/>
        <w:rPr>
          <w:rFonts w:ascii="Book Antiqua" w:hAnsi="Book Antiqua"/>
          <w:color w:val="FF0000"/>
          <w:shd w:val="clear" w:color="auto" w:fill="FFFFFF"/>
        </w:rPr>
      </w:pPr>
    </w:p>
    <w:p w14:paraId="2886C628" w14:textId="320BE7FB" w:rsidR="000C5E19" w:rsidRPr="00E03E42" w:rsidRDefault="000C5E19" w:rsidP="006E60CC">
      <w:pPr>
        <w:spacing w:line="360" w:lineRule="auto"/>
        <w:jc w:val="both"/>
        <w:rPr>
          <w:rFonts w:ascii="Book Antiqua" w:hAnsi="Book Antiqua"/>
          <w:b/>
          <w:bCs/>
          <w:shd w:val="clear" w:color="auto" w:fill="FFFFFF"/>
        </w:rPr>
      </w:pPr>
      <w:r w:rsidRPr="006E60CC">
        <w:rPr>
          <w:rFonts w:ascii="Book Antiqua" w:hAnsi="Book Antiqua"/>
          <w:b/>
          <w:bCs/>
          <w:shd w:val="clear" w:color="auto" w:fill="FFFFFF"/>
        </w:rPr>
        <w:t xml:space="preserve">Table 5 </w:t>
      </w:r>
      <w:r w:rsidR="00E03E42">
        <w:rPr>
          <w:rFonts w:ascii="Book Antiqua" w:hAnsi="Book Antiqua" w:cs="Segoe UI"/>
          <w:b/>
          <w:bCs/>
          <w:color w:val="000000"/>
        </w:rPr>
        <w:t>S</w:t>
      </w:r>
      <w:r w:rsidR="00E03E42" w:rsidRPr="00E03E42">
        <w:rPr>
          <w:rFonts w:ascii="Book Antiqua" w:hAnsi="Book Antiqua" w:cs="Segoe UI"/>
          <w:b/>
          <w:bCs/>
          <w:color w:val="000000"/>
        </w:rPr>
        <w:t>ummarizes the updated diagnostic investigations and treatments for children with suspected GERD</w:t>
      </w:r>
    </w:p>
    <w:tbl>
      <w:tblPr>
        <w:tblStyle w:val="ae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680"/>
        <w:gridCol w:w="4680"/>
      </w:tblGrid>
      <w:tr w:rsidR="000C5E19" w:rsidRPr="006E60CC" w14:paraId="73A6BB03" w14:textId="77777777" w:rsidTr="001B5711">
        <w:tc>
          <w:tcPr>
            <w:tcW w:w="2500" w:type="pct"/>
            <w:tcBorders>
              <w:top w:val="single" w:sz="4" w:space="0" w:color="auto"/>
              <w:bottom w:val="single" w:sz="4" w:space="0" w:color="auto"/>
            </w:tcBorders>
          </w:tcPr>
          <w:p w14:paraId="556CAEB1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  <w:b/>
                <w:bCs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b/>
                <w:bCs/>
                <w:shd w:val="clear" w:color="auto" w:fill="FFFFFF"/>
              </w:rPr>
              <w:t>Novel diagnosis tools</w:t>
            </w:r>
          </w:p>
        </w:tc>
        <w:tc>
          <w:tcPr>
            <w:tcW w:w="2500" w:type="pct"/>
            <w:tcBorders>
              <w:top w:val="single" w:sz="4" w:space="0" w:color="auto"/>
              <w:bottom w:val="single" w:sz="4" w:space="0" w:color="auto"/>
            </w:tcBorders>
          </w:tcPr>
          <w:p w14:paraId="4576A50D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  <w:b/>
                <w:bCs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b/>
                <w:bCs/>
                <w:shd w:val="clear" w:color="auto" w:fill="FFFFFF"/>
              </w:rPr>
              <w:t>Treatment</w:t>
            </w:r>
          </w:p>
        </w:tc>
      </w:tr>
      <w:tr w:rsidR="000C5E19" w:rsidRPr="006E60CC" w14:paraId="6A14C884" w14:textId="77777777" w:rsidTr="001B5711">
        <w:tc>
          <w:tcPr>
            <w:tcW w:w="2500" w:type="pct"/>
            <w:tcBorders>
              <w:top w:val="single" w:sz="4" w:space="0" w:color="auto"/>
            </w:tcBorders>
          </w:tcPr>
          <w:p w14:paraId="5E615361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shd w:val="clear" w:color="auto" w:fill="FFFFFF"/>
              </w:rPr>
              <w:t>Combined Video-MII-pH monitoring test to increase the detection of symptom associated reflux</w:t>
            </w:r>
          </w:p>
        </w:tc>
        <w:tc>
          <w:tcPr>
            <w:tcW w:w="2500" w:type="pct"/>
            <w:tcBorders>
              <w:top w:val="single" w:sz="4" w:space="0" w:color="auto"/>
            </w:tcBorders>
          </w:tcPr>
          <w:p w14:paraId="56C8A2A7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shd w:val="clear" w:color="auto" w:fill="FFFFFF"/>
              </w:rPr>
              <w:t>Non-pharmacological treatment</w:t>
            </w:r>
          </w:p>
        </w:tc>
      </w:tr>
      <w:tr w:rsidR="000C5E19" w:rsidRPr="006E60CC" w14:paraId="542F060E" w14:textId="77777777" w:rsidTr="001B5711">
        <w:tc>
          <w:tcPr>
            <w:tcW w:w="2500" w:type="pct"/>
          </w:tcPr>
          <w:p w14:paraId="3A5D66B7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  <w:shd w:val="clear" w:color="auto" w:fill="FFFFFF"/>
              </w:rPr>
            </w:pPr>
          </w:p>
        </w:tc>
        <w:tc>
          <w:tcPr>
            <w:tcW w:w="2500" w:type="pct"/>
          </w:tcPr>
          <w:p w14:paraId="2C3A5080" w14:textId="77777777" w:rsidR="000C5E19" w:rsidRPr="006E60CC" w:rsidRDefault="000C5E19" w:rsidP="006E60CC">
            <w:pPr>
              <w:spacing w:line="360" w:lineRule="auto"/>
              <w:ind w:firstLineChars="50" w:firstLine="120"/>
              <w:jc w:val="both"/>
              <w:rPr>
                <w:rFonts w:ascii="Book Antiqua" w:hAnsi="Book Antiqua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shd w:val="clear" w:color="auto" w:fill="FFFFFF"/>
              </w:rPr>
              <w:t>Supine 40-degree anti-Trendelenburg position</w:t>
            </w:r>
          </w:p>
        </w:tc>
      </w:tr>
      <w:tr w:rsidR="000C5E19" w:rsidRPr="006E60CC" w14:paraId="45153BD3" w14:textId="77777777" w:rsidTr="001B5711">
        <w:tc>
          <w:tcPr>
            <w:tcW w:w="2500" w:type="pct"/>
          </w:tcPr>
          <w:p w14:paraId="2B0832D6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  <w:shd w:val="clear" w:color="auto" w:fill="FFFFFF"/>
              </w:rPr>
            </w:pPr>
          </w:p>
        </w:tc>
        <w:tc>
          <w:tcPr>
            <w:tcW w:w="2500" w:type="pct"/>
          </w:tcPr>
          <w:p w14:paraId="7492F6DC" w14:textId="2341D88A" w:rsidR="000C5E19" w:rsidRPr="006E60CC" w:rsidRDefault="000C5E19" w:rsidP="006E60CC">
            <w:pPr>
              <w:spacing w:line="360" w:lineRule="auto"/>
              <w:ind w:firstLineChars="50" w:firstLine="120"/>
              <w:jc w:val="both"/>
              <w:rPr>
                <w:rFonts w:ascii="Book Antiqua" w:hAnsi="Book Antiqua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shd w:val="clear" w:color="auto" w:fill="FFFFFF"/>
              </w:rPr>
              <w:t>Using the update</w:t>
            </w:r>
            <w:r w:rsidR="00F32B7C">
              <w:rPr>
                <w:rFonts w:ascii="Book Antiqua" w:hAnsi="Book Antiqua" w:cs="Times New Roman"/>
                <w:shd w:val="clear" w:color="auto" w:fill="FFFFFF"/>
              </w:rPr>
              <w:t>d</w:t>
            </w:r>
            <w:r w:rsidRPr="006E60CC">
              <w:rPr>
                <w:rFonts w:ascii="Book Antiqua" w:hAnsi="Book Antiqua" w:cs="Times New Roman"/>
                <w:shd w:val="clear" w:color="auto" w:fill="FFFFFF"/>
              </w:rPr>
              <w:t xml:space="preserve"> Cow Milk Symptom Score (CoMiSS) before and after therapeutic trial for CMPA</w:t>
            </w:r>
          </w:p>
        </w:tc>
      </w:tr>
      <w:tr w:rsidR="000C5E19" w:rsidRPr="006E60CC" w14:paraId="519EF30E" w14:textId="77777777" w:rsidTr="001B5711">
        <w:tc>
          <w:tcPr>
            <w:tcW w:w="2500" w:type="pct"/>
          </w:tcPr>
          <w:p w14:paraId="5AA4E8B0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shd w:val="clear" w:color="auto" w:fill="FFFFFF"/>
              </w:rPr>
              <w:t>Esophageal manometry with pH-MII monitoring</w:t>
            </w:r>
          </w:p>
        </w:tc>
        <w:tc>
          <w:tcPr>
            <w:tcW w:w="2500" w:type="pct"/>
          </w:tcPr>
          <w:p w14:paraId="037F9C61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shd w:val="clear" w:color="auto" w:fill="FFFFFF"/>
              </w:rPr>
              <w:t>Pharmacological treatment</w:t>
            </w:r>
          </w:p>
        </w:tc>
      </w:tr>
      <w:tr w:rsidR="000C5E19" w:rsidRPr="006E60CC" w14:paraId="3E0EFB28" w14:textId="77777777" w:rsidTr="001B5711">
        <w:tc>
          <w:tcPr>
            <w:tcW w:w="2500" w:type="pct"/>
          </w:tcPr>
          <w:p w14:paraId="59DF344E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  <w:shd w:val="clear" w:color="auto" w:fill="FFFFFF"/>
              </w:rPr>
            </w:pPr>
          </w:p>
        </w:tc>
        <w:tc>
          <w:tcPr>
            <w:tcW w:w="2500" w:type="pct"/>
          </w:tcPr>
          <w:p w14:paraId="62E67478" w14:textId="77777777" w:rsidR="000C5E19" w:rsidRPr="006E60CC" w:rsidRDefault="000C5E19" w:rsidP="006E60CC">
            <w:pPr>
              <w:spacing w:line="360" w:lineRule="auto"/>
              <w:ind w:firstLineChars="50" w:firstLine="120"/>
              <w:jc w:val="both"/>
              <w:rPr>
                <w:rFonts w:ascii="Book Antiqua" w:hAnsi="Book Antiqua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shd w:val="clear" w:color="auto" w:fill="FFFFFF"/>
              </w:rPr>
              <w:t>Novel prokinetics ex. mosapride, itopride, prucalopride and renzapride</w:t>
            </w:r>
          </w:p>
        </w:tc>
      </w:tr>
      <w:tr w:rsidR="000C5E19" w:rsidRPr="006E60CC" w14:paraId="55AF076E" w14:textId="77777777" w:rsidTr="001B5711">
        <w:tc>
          <w:tcPr>
            <w:tcW w:w="2500" w:type="pct"/>
          </w:tcPr>
          <w:p w14:paraId="5FC60605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shd w:val="clear" w:color="auto" w:fill="FFFFFF"/>
              </w:rPr>
              <w:t>Electrogastrography</w:t>
            </w:r>
          </w:p>
        </w:tc>
        <w:tc>
          <w:tcPr>
            <w:tcW w:w="2500" w:type="pct"/>
          </w:tcPr>
          <w:p w14:paraId="4AE1DB83" w14:textId="77777777" w:rsidR="000C5E19" w:rsidRPr="006E60CC" w:rsidRDefault="000C5E19" w:rsidP="006E60CC">
            <w:pPr>
              <w:spacing w:line="360" w:lineRule="auto"/>
              <w:ind w:firstLineChars="50" w:firstLine="120"/>
              <w:jc w:val="both"/>
              <w:rPr>
                <w:rFonts w:ascii="Book Antiqua" w:hAnsi="Book Antiqua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shd w:val="clear" w:color="auto" w:fill="FFFFFF"/>
              </w:rPr>
              <w:t>Alginate antacid</w:t>
            </w:r>
          </w:p>
        </w:tc>
      </w:tr>
      <w:tr w:rsidR="000C5E19" w:rsidRPr="006E60CC" w14:paraId="7F7BD7A2" w14:textId="77777777" w:rsidTr="001B5711">
        <w:tc>
          <w:tcPr>
            <w:tcW w:w="2500" w:type="pct"/>
          </w:tcPr>
          <w:p w14:paraId="36BCF4CF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  <w:shd w:val="clear" w:color="auto" w:fill="FFFFFF"/>
              </w:rPr>
            </w:pPr>
          </w:p>
        </w:tc>
        <w:tc>
          <w:tcPr>
            <w:tcW w:w="2500" w:type="pct"/>
          </w:tcPr>
          <w:p w14:paraId="0A08679E" w14:textId="77777777" w:rsidR="000C5E19" w:rsidRPr="006E60CC" w:rsidRDefault="000C5E19" w:rsidP="006E60CC">
            <w:pPr>
              <w:spacing w:line="360" w:lineRule="auto"/>
              <w:ind w:firstLineChars="50" w:firstLine="120"/>
              <w:jc w:val="both"/>
              <w:rPr>
                <w:rFonts w:ascii="Book Antiqua" w:hAnsi="Book Antiqua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shd w:val="clear" w:color="auto" w:fill="FFFFFF"/>
              </w:rPr>
              <w:t>Esophageal mucosal protection: sucralfate, EsoxxTM</w:t>
            </w:r>
          </w:p>
        </w:tc>
      </w:tr>
      <w:tr w:rsidR="000C5E19" w:rsidRPr="006E60CC" w14:paraId="1A4F46AF" w14:textId="77777777" w:rsidTr="001B5711">
        <w:tc>
          <w:tcPr>
            <w:tcW w:w="2500" w:type="pct"/>
          </w:tcPr>
          <w:p w14:paraId="4D0C6DBE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  <w:shd w:val="clear" w:color="auto" w:fill="FFFFFF"/>
              </w:rPr>
            </w:pPr>
          </w:p>
        </w:tc>
        <w:tc>
          <w:tcPr>
            <w:tcW w:w="2500" w:type="pct"/>
          </w:tcPr>
          <w:p w14:paraId="70DAF0A8" w14:textId="77777777" w:rsidR="000C5E19" w:rsidRPr="006E60CC" w:rsidRDefault="000C5E19" w:rsidP="006E60CC">
            <w:pPr>
              <w:spacing w:line="360" w:lineRule="auto"/>
              <w:ind w:firstLineChars="50" w:firstLine="120"/>
              <w:jc w:val="both"/>
              <w:rPr>
                <w:rFonts w:ascii="Book Antiqua" w:hAnsi="Book Antiqua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shd w:val="clear" w:color="auto" w:fill="FFFFFF"/>
              </w:rPr>
              <w:t>Probiotics</w:t>
            </w:r>
          </w:p>
        </w:tc>
      </w:tr>
      <w:tr w:rsidR="000C5E19" w:rsidRPr="006E60CC" w14:paraId="7ED774AB" w14:textId="77777777" w:rsidTr="001B5711">
        <w:tc>
          <w:tcPr>
            <w:tcW w:w="2500" w:type="pct"/>
          </w:tcPr>
          <w:p w14:paraId="6E575F8B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shd w:val="clear" w:color="auto" w:fill="FFFFFF"/>
              </w:rPr>
              <w:t>Therapeutic trial with transpyloric feeding</w:t>
            </w:r>
          </w:p>
        </w:tc>
        <w:tc>
          <w:tcPr>
            <w:tcW w:w="2500" w:type="pct"/>
          </w:tcPr>
          <w:p w14:paraId="28F94BA3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shd w:val="clear" w:color="auto" w:fill="FFFFFF"/>
              </w:rPr>
              <w:t>Endoscopic treatment</w:t>
            </w:r>
          </w:p>
        </w:tc>
      </w:tr>
      <w:tr w:rsidR="000C5E19" w:rsidRPr="006E60CC" w14:paraId="5984DA92" w14:textId="77777777" w:rsidTr="001B5711">
        <w:tc>
          <w:tcPr>
            <w:tcW w:w="2500" w:type="pct"/>
            <w:tcBorders>
              <w:bottom w:val="single" w:sz="4" w:space="0" w:color="auto"/>
            </w:tcBorders>
          </w:tcPr>
          <w:p w14:paraId="2AA3B6C3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  <w:shd w:val="clear" w:color="auto" w:fill="FFFFFF"/>
              </w:rPr>
            </w:pPr>
          </w:p>
        </w:tc>
        <w:tc>
          <w:tcPr>
            <w:tcW w:w="2500" w:type="pct"/>
            <w:tcBorders>
              <w:bottom w:val="single" w:sz="4" w:space="0" w:color="auto"/>
            </w:tcBorders>
          </w:tcPr>
          <w:p w14:paraId="65A72D61" w14:textId="77777777" w:rsidR="000C5E19" w:rsidRPr="006E60CC" w:rsidRDefault="000C5E19" w:rsidP="006E60CC">
            <w:pPr>
              <w:spacing w:line="360" w:lineRule="auto"/>
              <w:ind w:firstLineChars="50" w:firstLine="120"/>
              <w:jc w:val="both"/>
              <w:rPr>
                <w:rFonts w:ascii="Book Antiqua" w:hAnsi="Book Antiqua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shd w:val="clear" w:color="auto" w:fill="FFFFFF"/>
              </w:rPr>
              <w:t>Transoral incisionless fundoplication</w:t>
            </w:r>
          </w:p>
        </w:tc>
      </w:tr>
    </w:tbl>
    <w:p w14:paraId="76023A91" w14:textId="3F6B3A4F" w:rsidR="00F87BF3" w:rsidRDefault="000C5E19" w:rsidP="006E60CC">
      <w:pPr>
        <w:spacing w:line="360" w:lineRule="auto"/>
        <w:jc w:val="both"/>
        <w:rPr>
          <w:rFonts w:ascii="Book Antiqua" w:hAnsi="Book Antiqua"/>
          <w:shd w:val="clear" w:color="auto" w:fill="FFFFFF"/>
        </w:rPr>
      </w:pP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CMPA: Cow’s milk protein allergy; </w:t>
      </w:r>
      <w:r w:rsidRPr="006E60CC">
        <w:rPr>
          <w:rFonts w:ascii="Book Antiqua" w:hAnsi="Book Antiqua"/>
          <w:shd w:val="clear" w:color="auto" w:fill="FFFFFF"/>
        </w:rPr>
        <w:t>CoMiSS: Cow Milk Symptom Score.</w:t>
      </w:r>
    </w:p>
    <w:p w14:paraId="42D144EB" w14:textId="77777777" w:rsidR="00887F02" w:rsidRDefault="00887F02" w:rsidP="00887F02">
      <w:pPr>
        <w:snapToGrid w:val="0"/>
        <w:ind w:leftChars="100" w:left="240"/>
        <w:jc w:val="center"/>
        <w:rPr>
          <w:rFonts w:ascii="Book Antiqua" w:hAnsi="Book Antiqua"/>
        </w:rPr>
      </w:pPr>
    </w:p>
    <w:p w14:paraId="714DB5B3" w14:textId="77777777" w:rsidR="00887F02" w:rsidRDefault="00887F02" w:rsidP="00887F02">
      <w:pPr>
        <w:snapToGrid w:val="0"/>
        <w:ind w:leftChars="100" w:left="240"/>
        <w:jc w:val="center"/>
        <w:rPr>
          <w:rFonts w:ascii="Book Antiqua" w:hAnsi="Book Antiqua"/>
        </w:rPr>
      </w:pPr>
    </w:p>
    <w:p w14:paraId="4D40750F" w14:textId="77777777" w:rsidR="00887F02" w:rsidRDefault="00887F02" w:rsidP="00887F02">
      <w:pPr>
        <w:snapToGrid w:val="0"/>
        <w:ind w:leftChars="100" w:left="240"/>
        <w:jc w:val="center"/>
        <w:rPr>
          <w:rFonts w:ascii="Book Antiqua" w:hAnsi="Book Antiqua"/>
        </w:rPr>
      </w:pPr>
    </w:p>
    <w:p w14:paraId="3CD7A2FB" w14:textId="77777777" w:rsidR="00887F02" w:rsidRDefault="00887F02" w:rsidP="00887F02">
      <w:pPr>
        <w:snapToGrid w:val="0"/>
        <w:ind w:leftChars="100" w:left="240"/>
        <w:jc w:val="center"/>
        <w:rPr>
          <w:rFonts w:ascii="Book Antiqua" w:hAnsi="Book Antiqua"/>
        </w:rPr>
      </w:pPr>
    </w:p>
    <w:p w14:paraId="37944B8E" w14:textId="77777777" w:rsidR="00887F02" w:rsidRDefault="00887F02" w:rsidP="00887F02">
      <w:pPr>
        <w:snapToGrid w:val="0"/>
        <w:ind w:leftChars="100" w:left="240"/>
        <w:jc w:val="center"/>
        <w:rPr>
          <w:rFonts w:ascii="Book Antiqua" w:hAnsi="Book Antiqua"/>
        </w:rPr>
      </w:pPr>
      <w:r>
        <w:rPr>
          <w:rFonts w:ascii="Book Antiqua" w:hAnsi="Book Antiqua"/>
          <w:noProof/>
        </w:rPr>
        <w:drawing>
          <wp:inline distT="0" distB="0" distL="0" distR="0" wp14:anchorId="508FCB7B" wp14:editId="377E0919">
            <wp:extent cx="2499360" cy="1440180"/>
            <wp:effectExtent l="0" t="0" r="0" b="7620"/>
            <wp:docPr id="3" name="图片 3" descr="C:\Users\18810513029\Desktop\log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图片 5" descr="C:\Users\18810513029\Desktop\logo.png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2499360" cy="14401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F234E4B" w14:textId="77777777" w:rsidR="00887F02" w:rsidRDefault="00887F02" w:rsidP="00887F02">
      <w:pPr>
        <w:snapToGrid w:val="0"/>
        <w:ind w:leftChars="100" w:left="240"/>
        <w:jc w:val="center"/>
        <w:rPr>
          <w:rFonts w:ascii="Book Antiqua" w:hAnsi="Book Antiqua"/>
        </w:rPr>
      </w:pPr>
    </w:p>
    <w:p w14:paraId="187F6692" w14:textId="77777777" w:rsidR="00887F02" w:rsidRDefault="00887F02" w:rsidP="00887F02">
      <w:pPr>
        <w:autoSpaceDE w:val="0"/>
        <w:autoSpaceDN w:val="0"/>
        <w:adjustRightInd w:val="0"/>
        <w:snapToGrid w:val="0"/>
        <w:spacing w:line="240" w:lineRule="atLeast"/>
        <w:ind w:leftChars="100" w:left="240"/>
        <w:jc w:val="center"/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</w:pPr>
      <w:r>
        <w:rPr>
          <w:rFonts w:ascii="Book Antiqua" w:eastAsia="TimesNewRomanPSMT" w:hAnsi="Book Antiqua" w:cs="TimesNewRomanPSMT"/>
          <w:color w:val="000000"/>
          <w:sz w:val="28"/>
          <w:szCs w:val="28"/>
        </w:rPr>
        <w:t xml:space="preserve">Published by </w:t>
      </w:r>
      <w:r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>Baishideng Publishing Group Inc</w:t>
      </w:r>
    </w:p>
    <w:p w14:paraId="6A8EA1EA" w14:textId="77777777" w:rsidR="00887F02" w:rsidRDefault="00887F02" w:rsidP="00887F02">
      <w:pPr>
        <w:autoSpaceDE w:val="0"/>
        <w:autoSpaceDN w:val="0"/>
        <w:adjustRightInd w:val="0"/>
        <w:snapToGrid w:val="0"/>
        <w:ind w:leftChars="100" w:left="240"/>
        <w:jc w:val="center"/>
        <w:rPr>
          <w:rFonts w:ascii="Book Antiqua" w:eastAsia="TimesNewRomanPSMT" w:hAnsi="Book Antiqua" w:cs="Garamond"/>
          <w:color w:val="000000"/>
          <w:sz w:val="28"/>
          <w:szCs w:val="28"/>
        </w:rPr>
      </w:pPr>
      <w:r>
        <w:rPr>
          <w:rFonts w:ascii="Book Antiqua" w:eastAsia="TimesNewRomanPSMT" w:hAnsi="Book Antiqua" w:cs="Garamond"/>
          <w:color w:val="000000"/>
          <w:sz w:val="28"/>
          <w:szCs w:val="28"/>
        </w:rPr>
        <w:t>7041 Koll Center Parkway, Suite 160, Pleasanton, CA 94566, USA</w:t>
      </w:r>
    </w:p>
    <w:p w14:paraId="7CE674A8" w14:textId="77777777" w:rsidR="00887F02" w:rsidRDefault="00887F02" w:rsidP="00887F02">
      <w:pPr>
        <w:autoSpaceDE w:val="0"/>
        <w:autoSpaceDN w:val="0"/>
        <w:adjustRightInd w:val="0"/>
        <w:snapToGrid w:val="0"/>
        <w:ind w:leftChars="100" w:left="240"/>
        <w:jc w:val="center"/>
        <w:rPr>
          <w:rFonts w:ascii="Book Antiqua" w:eastAsia="TimesNewRomanPSMT" w:hAnsi="Book Antiqua" w:cs="Garamond"/>
          <w:color w:val="000000"/>
          <w:sz w:val="28"/>
          <w:szCs w:val="28"/>
        </w:rPr>
      </w:pPr>
      <w:r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 xml:space="preserve">Telephone: </w:t>
      </w:r>
      <w:r>
        <w:rPr>
          <w:rFonts w:ascii="Book Antiqua" w:eastAsia="TimesNewRomanPSMT" w:hAnsi="Book Antiqua" w:cs="Garamond"/>
          <w:color w:val="000000"/>
          <w:sz w:val="28"/>
          <w:szCs w:val="28"/>
        </w:rPr>
        <w:t>+1-925-3991568</w:t>
      </w:r>
    </w:p>
    <w:p w14:paraId="30164B64" w14:textId="77777777" w:rsidR="00887F02" w:rsidRDefault="00887F02" w:rsidP="00887F02">
      <w:pPr>
        <w:autoSpaceDE w:val="0"/>
        <w:autoSpaceDN w:val="0"/>
        <w:adjustRightInd w:val="0"/>
        <w:snapToGrid w:val="0"/>
        <w:ind w:leftChars="100" w:left="240"/>
        <w:jc w:val="center"/>
        <w:rPr>
          <w:rFonts w:ascii="Book Antiqua" w:eastAsia="TimesNewRomanPSMT" w:hAnsi="Book Antiqua" w:cs="Garamond"/>
          <w:color w:val="D56400"/>
          <w:sz w:val="28"/>
          <w:szCs w:val="28"/>
        </w:rPr>
      </w:pPr>
      <w:r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 xml:space="preserve">E-mail: </w:t>
      </w:r>
      <w:r>
        <w:rPr>
          <w:rFonts w:ascii="Book Antiqua" w:eastAsia="TimesNewRomanPSMT" w:hAnsi="Book Antiqua" w:cs="Garamond"/>
          <w:color w:val="D56400"/>
          <w:sz w:val="28"/>
          <w:szCs w:val="28"/>
        </w:rPr>
        <w:t>bpgoffice@wjgnet.com</w:t>
      </w:r>
    </w:p>
    <w:p w14:paraId="625706A1" w14:textId="77777777" w:rsidR="00887F02" w:rsidRDefault="00887F02" w:rsidP="00887F02">
      <w:pPr>
        <w:autoSpaceDE w:val="0"/>
        <w:autoSpaceDN w:val="0"/>
        <w:adjustRightInd w:val="0"/>
        <w:snapToGrid w:val="0"/>
        <w:ind w:leftChars="100" w:left="240"/>
        <w:jc w:val="center"/>
        <w:rPr>
          <w:rFonts w:ascii="Book Antiqua" w:eastAsia="TimesNewRomanPSMT" w:hAnsi="Book Antiqua" w:cs="Garamond"/>
          <w:color w:val="D56400"/>
          <w:sz w:val="28"/>
          <w:szCs w:val="28"/>
        </w:rPr>
      </w:pPr>
      <w:r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 xml:space="preserve">Help Desk: </w:t>
      </w:r>
      <w:r>
        <w:rPr>
          <w:rFonts w:ascii="Book Antiqua" w:eastAsia="TimesNewRomanPSMT" w:hAnsi="Book Antiqua" w:cs="Garamond"/>
          <w:color w:val="D56400"/>
          <w:sz w:val="28"/>
          <w:szCs w:val="28"/>
        </w:rPr>
        <w:t>https://www.f6publishing.com/helpdesk</w:t>
      </w:r>
    </w:p>
    <w:p w14:paraId="3FA63D62" w14:textId="77777777" w:rsidR="00887F02" w:rsidRDefault="00887F02" w:rsidP="00887F02">
      <w:pPr>
        <w:snapToGrid w:val="0"/>
        <w:ind w:leftChars="100" w:left="240"/>
        <w:jc w:val="center"/>
        <w:rPr>
          <w:rFonts w:ascii="Book Antiqua" w:hAnsi="Book Antiqua"/>
        </w:rPr>
      </w:pPr>
      <w:r>
        <w:rPr>
          <w:rFonts w:ascii="Book Antiqua" w:eastAsia="TimesNewRomanPSMT" w:hAnsi="Book Antiqua" w:cs="Garamond"/>
          <w:color w:val="D56400"/>
          <w:sz w:val="28"/>
          <w:szCs w:val="28"/>
        </w:rPr>
        <w:t>https://www.wjgnet.com</w:t>
      </w:r>
    </w:p>
    <w:p w14:paraId="678DABD8" w14:textId="77777777" w:rsidR="00887F02" w:rsidRDefault="00887F02" w:rsidP="00887F02">
      <w:pPr>
        <w:snapToGrid w:val="0"/>
        <w:ind w:leftChars="100" w:left="240"/>
        <w:jc w:val="center"/>
        <w:rPr>
          <w:rFonts w:ascii="Book Antiqua" w:hAnsi="Book Antiqua"/>
        </w:rPr>
      </w:pPr>
    </w:p>
    <w:p w14:paraId="4106761B" w14:textId="77777777" w:rsidR="00887F02" w:rsidRDefault="00887F02" w:rsidP="00887F02">
      <w:pPr>
        <w:snapToGrid w:val="0"/>
        <w:ind w:leftChars="100" w:left="240"/>
        <w:jc w:val="center"/>
        <w:rPr>
          <w:rFonts w:ascii="Book Antiqua" w:hAnsi="Book Antiqua"/>
        </w:rPr>
      </w:pPr>
    </w:p>
    <w:p w14:paraId="2FEDAE38" w14:textId="77777777" w:rsidR="00887F02" w:rsidRDefault="00887F02" w:rsidP="00887F02">
      <w:pPr>
        <w:snapToGrid w:val="0"/>
        <w:ind w:leftChars="100" w:left="240"/>
        <w:jc w:val="center"/>
        <w:rPr>
          <w:rFonts w:ascii="Book Antiqua" w:hAnsi="Book Antiqua"/>
        </w:rPr>
      </w:pPr>
    </w:p>
    <w:p w14:paraId="4C416DF7" w14:textId="77777777" w:rsidR="00887F02" w:rsidRDefault="00887F02" w:rsidP="00887F02">
      <w:pPr>
        <w:snapToGrid w:val="0"/>
        <w:ind w:leftChars="100" w:left="240"/>
        <w:jc w:val="center"/>
        <w:rPr>
          <w:rFonts w:ascii="Book Antiqua" w:hAnsi="Book Antiqua"/>
        </w:rPr>
      </w:pPr>
      <w:r>
        <w:rPr>
          <w:rFonts w:ascii="Book Antiqua" w:hAnsi="Book Antiqua"/>
          <w:noProof/>
        </w:rPr>
        <w:drawing>
          <wp:inline distT="0" distB="0" distL="0" distR="0" wp14:anchorId="792FCEA2" wp14:editId="3A1712CA">
            <wp:extent cx="1447800" cy="1440180"/>
            <wp:effectExtent l="0" t="0" r="0" b="7620"/>
            <wp:docPr id="6" name="图片 6" descr="C:\Users\18810513029\Desktop\二维码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图片 6" descr="C:\Users\18810513029\Desktop\二维码.png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1447800" cy="14401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5246B7C" w14:textId="77777777" w:rsidR="00887F02" w:rsidRDefault="00887F02" w:rsidP="00887F02">
      <w:pPr>
        <w:snapToGrid w:val="0"/>
        <w:ind w:leftChars="100" w:left="240"/>
        <w:jc w:val="center"/>
        <w:rPr>
          <w:rFonts w:ascii="Book Antiqua" w:hAnsi="Book Antiqua"/>
        </w:rPr>
      </w:pPr>
    </w:p>
    <w:p w14:paraId="613C23D9" w14:textId="77777777" w:rsidR="00887F02" w:rsidRDefault="00887F02" w:rsidP="00887F02">
      <w:pPr>
        <w:snapToGrid w:val="0"/>
        <w:ind w:leftChars="100" w:left="240"/>
        <w:jc w:val="center"/>
        <w:rPr>
          <w:rFonts w:ascii="Book Antiqua" w:hAnsi="Book Antiqua"/>
        </w:rPr>
      </w:pPr>
    </w:p>
    <w:p w14:paraId="5B3837B0" w14:textId="77777777" w:rsidR="00887F02" w:rsidRDefault="00887F02" w:rsidP="00887F02">
      <w:pPr>
        <w:snapToGrid w:val="0"/>
        <w:ind w:leftChars="100" w:left="240"/>
        <w:jc w:val="center"/>
        <w:rPr>
          <w:rFonts w:ascii="Book Antiqua" w:hAnsi="Book Antiqua"/>
        </w:rPr>
      </w:pPr>
    </w:p>
    <w:p w14:paraId="16BD3E72" w14:textId="77777777" w:rsidR="00887F02" w:rsidRDefault="00887F02" w:rsidP="00887F02">
      <w:pPr>
        <w:snapToGrid w:val="0"/>
        <w:ind w:leftChars="100" w:left="240"/>
        <w:jc w:val="center"/>
        <w:rPr>
          <w:rFonts w:ascii="Book Antiqua" w:hAnsi="Book Antiqua"/>
        </w:rPr>
      </w:pPr>
    </w:p>
    <w:p w14:paraId="75115747" w14:textId="77777777" w:rsidR="00887F02" w:rsidRDefault="00887F02" w:rsidP="00887F02">
      <w:pPr>
        <w:snapToGrid w:val="0"/>
        <w:ind w:leftChars="100" w:left="240"/>
        <w:jc w:val="center"/>
        <w:rPr>
          <w:rFonts w:ascii="Book Antiqua" w:hAnsi="Book Antiqua"/>
        </w:rPr>
      </w:pPr>
    </w:p>
    <w:p w14:paraId="354E4404" w14:textId="77777777" w:rsidR="00887F02" w:rsidRDefault="00887F02" w:rsidP="00887F02">
      <w:pPr>
        <w:snapToGrid w:val="0"/>
        <w:ind w:leftChars="100" w:left="240"/>
        <w:jc w:val="center"/>
        <w:rPr>
          <w:rFonts w:ascii="Book Antiqua" w:hAnsi="Book Antiqua"/>
        </w:rPr>
      </w:pPr>
    </w:p>
    <w:p w14:paraId="169425CC" w14:textId="77777777" w:rsidR="00887F02" w:rsidRDefault="00887F02" w:rsidP="00887F02">
      <w:pPr>
        <w:snapToGrid w:val="0"/>
        <w:ind w:leftChars="100" w:left="240"/>
        <w:jc w:val="center"/>
        <w:rPr>
          <w:rFonts w:ascii="Book Antiqua" w:hAnsi="Book Antiqua"/>
        </w:rPr>
      </w:pPr>
    </w:p>
    <w:p w14:paraId="4C7ABC81" w14:textId="77777777" w:rsidR="00887F02" w:rsidRDefault="00887F02" w:rsidP="00887F02">
      <w:pPr>
        <w:snapToGrid w:val="0"/>
        <w:ind w:leftChars="100" w:left="240"/>
        <w:jc w:val="center"/>
        <w:rPr>
          <w:rFonts w:ascii="Book Antiqua" w:hAnsi="Book Antiqua"/>
        </w:rPr>
      </w:pPr>
    </w:p>
    <w:p w14:paraId="1B9E7FF3" w14:textId="77777777" w:rsidR="00887F02" w:rsidRDefault="00887F02" w:rsidP="00887F02">
      <w:pPr>
        <w:snapToGrid w:val="0"/>
        <w:ind w:leftChars="100" w:left="240"/>
        <w:jc w:val="center"/>
        <w:rPr>
          <w:rFonts w:ascii="Book Antiqua" w:hAnsi="Book Antiqua"/>
        </w:rPr>
      </w:pPr>
    </w:p>
    <w:p w14:paraId="2A9F5403" w14:textId="77777777" w:rsidR="00887F02" w:rsidRDefault="00887F02" w:rsidP="00887F02">
      <w:pPr>
        <w:snapToGrid w:val="0"/>
        <w:ind w:leftChars="100" w:left="240"/>
        <w:jc w:val="right"/>
        <w:rPr>
          <w:rFonts w:ascii="Book Antiqua" w:hAnsi="Book Antiqua"/>
          <w:color w:val="000000" w:themeColor="text1"/>
        </w:rPr>
      </w:pPr>
    </w:p>
    <w:p w14:paraId="3D66BC8D" w14:textId="77777777" w:rsidR="00887F02" w:rsidRDefault="00887F02" w:rsidP="00887F02">
      <w:pPr>
        <w:snapToGrid w:val="0"/>
        <w:jc w:val="center"/>
        <w:rPr>
          <w:rFonts w:ascii="Book Antiqua" w:hAnsi="Book Antiqua"/>
          <w:shd w:val="clear" w:color="auto" w:fill="FFFFFF"/>
        </w:rPr>
      </w:pPr>
      <w:r>
        <w:rPr>
          <w:rFonts w:ascii="Book Antiqua" w:eastAsia="BookAntiqua-Bold" w:hAnsi="Book Antiqua" w:cs="BookAntiqua-Bold"/>
          <w:b/>
          <w:bCs/>
          <w:color w:val="000000" w:themeColor="text1"/>
        </w:rPr>
        <w:t>© 202</w:t>
      </w:r>
      <w:r>
        <w:rPr>
          <w:rFonts w:ascii="Book Antiqua" w:hAnsi="Book Antiqua" w:cs="BookAntiqua-Bold"/>
          <w:b/>
          <w:bCs/>
          <w:color w:val="000000" w:themeColor="text1"/>
        </w:rPr>
        <w:t>3</w:t>
      </w:r>
      <w:r>
        <w:rPr>
          <w:rFonts w:ascii="Book Antiqua" w:eastAsia="BookAntiqua-Bold" w:hAnsi="Book Antiqua" w:cs="BookAntiqua-Bold"/>
          <w:b/>
          <w:bCs/>
          <w:color w:val="000000" w:themeColor="text1"/>
        </w:rPr>
        <w:t xml:space="preserve"> Baishideng Publishing Group Inc. All rights reserved.</w:t>
      </w:r>
    </w:p>
    <w:p w14:paraId="295C2F50" w14:textId="77777777" w:rsidR="00887F02" w:rsidRDefault="00887F02" w:rsidP="00887F02">
      <w:pPr>
        <w:rPr>
          <w:rFonts w:ascii="Book Antiqua" w:hAnsi="Book Antiqua" w:cs="Book Antiqua"/>
          <w:b/>
          <w:bCs/>
          <w:color w:val="000000"/>
        </w:rPr>
      </w:pPr>
    </w:p>
    <w:p w14:paraId="0FA8AFE2" w14:textId="77777777" w:rsidR="00887F02" w:rsidRPr="00887F02" w:rsidRDefault="00887F02" w:rsidP="006E60CC">
      <w:pPr>
        <w:spacing w:line="360" w:lineRule="auto"/>
        <w:jc w:val="both"/>
        <w:rPr>
          <w:rFonts w:ascii="Book Antiqua" w:hAnsi="Book Antiqua"/>
          <w:b/>
          <w:bCs/>
          <w:lang w:eastAsia="zh-CN"/>
        </w:rPr>
      </w:pPr>
    </w:p>
    <w:sectPr w:rsidR="00887F02" w:rsidRPr="00887F02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AE7A239" w14:textId="77777777" w:rsidR="00F37C7C" w:rsidRDefault="00F37C7C" w:rsidP="000420B5">
      <w:r>
        <w:separator/>
      </w:r>
    </w:p>
  </w:endnote>
  <w:endnote w:type="continuationSeparator" w:id="0">
    <w:p w14:paraId="5E9379E7" w14:textId="77777777" w:rsidR="00F37C7C" w:rsidRDefault="00F37C7C" w:rsidP="000420B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ordia New">
    <w:panose1 w:val="020B0304020202020204"/>
    <w:charset w:val="DE"/>
    <w:family w:val="swiss"/>
    <w:pitch w:val="variable"/>
    <w:sig w:usb0="81000003" w:usb1="00000000" w:usb2="00000000" w:usb3="00000000" w:csb0="0001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Book Antiqua">
    <w:altName w:val="Book Antiqua"/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TimesNewRomanPSMT">
    <w:altName w:val="Yu Gothic"/>
    <w:charset w:val="86"/>
    <w:family w:val="auto"/>
    <w:pitch w:val="default"/>
    <w:sig w:usb0="00000000" w:usb1="00000000" w:usb2="00000010" w:usb3="00000000" w:csb0="00060002" w:csb1="00000000"/>
  </w:font>
  <w:font w:name="Garamond-Bold">
    <w:altName w:val="等线"/>
    <w:charset w:val="00"/>
    <w:family w:val="auto"/>
    <w:pitch w:val="default"/>
    <w:sig w:usb0="00000000" w:usb1="00000000" w:usb2="00000010" w:usb3="00000000" w:csb0="0004009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BookAntiqua-Bold">
    <w:altName w:val="等线"/>
    <w:charset w:val="00"/>
    <w:family w:val="swiss"/>
    <w:pitch w:val="default"/>
    <w:sig w:usb0="00000000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ngsana New">
    <w:altName w:val="Angsana New"/>
    <w:panose1 w:val="02020603050405020304"/>
    <w:charset w:val="DE"/>
    <w:family w:val="roman"/>
    <w:pitch w:val="variable"/>
    <w:sig w:usb0="81000003" w:usb1="00000000" w:usb2="00000000" w:usb3="00000000" w:csb0="0001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835910200"/>
      <w:docPartObj>
        <w:docPartGallery w:val="Page Numbers (Bottom of Page)"/>
        <w:docPartUnique/>
      </w:docPartObj>
    </w:sdtPr>
    <w:sdtContent>
      <w:sdt>
        <w:sdtPr>
          <w:id w:val="-1769616900"/>
          <w:docPartObj>
            <w:docPartGallery w:val="Page Numbers (Top of Page)"/>
            <w:docPartUnique/>
          </w:docPartObj>
        </w:sdtPr>
        <w:sdtContent>
          <w:p w14:paraId="34D9C141" w14:textId="0ED39C13" w:rsidR="000420B5" w:rsidRDefault="000420B5">
            <w:pPr>
              <w:pStyle w:val="a5"/>
              <w:jc w:val="right"/>
            </w:pPr>
            <w:r>
              <w:rPr>
                <w:lang w:val="zh-CN" w:eastAsia="zh-CN"/>
              </w:rPr>
              <w:t xml:space="preserve">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>PAGE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>
              <w:rPr>
                <w:b/>
                <w:bCs/>
                <w:lang w:val="zh-CN" w:eastAsia="zh-CN"/>
              </w:rPr>
              <w:t>2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  <w:r>
              <w:rPr>
                <w:lang w:val="zh-CN" w:eastAsia="zh-CN"/>
              </w:rPr>
              <w:t xml:space="preserve"> /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>NUMPAGES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>
              <w:rPr>
                <w:b/>
                <w:bCs/>
                <w:lang w:val="zh-CN" w:eastAsia="zh-CN"/>
              </w:rPr>
              <w:t>2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</w:p>
        </w:sdtContent>
      </w:sdt>
    </w:sdtContent>
  </w:sdt>
  <w:p w14:paraId="155C1083" w14:textId="77777777" w:rsidR="000420B5" w:rsidRDefault="000420B5">
    <w:pPr>
      <w:pStyle w:val="a5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1494602" w14:textId="77777777" w:rsidR="00F37C7C" w:rsidRDefault="00F37C7C" w:rsidP="000420B5">
      <w:r>
        <w:separator/>
      </w:r>
    </w:p>
  </w:footnote>
  <w:footnote w:type="continuationSeparator" w:id="0">
    <w:p w14:paraId="2DD94A54" w14:textId="77777777" w:rsidR="00F37C7C" w:rsidRDefault="00F37C7C" w:rsidP="000420B5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4F0E1E"/>
    <w:multiLevelType w:val="hybridMultilevel"/>
    <w:tmpl w:val="18D86558"/>
    <w:lvl w:ilvl="0" w:tplc="087A773E">
      <w:numFmt w:val="bullet"/>
      <w:lvlText w:val=""/>
      <w:lvlJc w:val="left"/>
      <w:pPr>
        <w:ind w:left="780" w:hanging="360"/>
      </w:pPr>
      <w:rPr>
        <w:rFonts w:ascii="Wingdings" w:eastAsiaTheme="minorEastAsia" w:hAnsi="Wingdings" w:cstheme="minorBidi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1" w15:restartNumberingAfterBreak="0">
    <w:nsid w:val="06436887"/>
    <w:multiLevelType w:val="multilevel"/>
    <w:tmpl w:val="85B01E90"/>
    <w:lvl w:ilvl="0"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-%2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-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-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-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-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-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-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-%2.%3.%4.%5.%6.%7.%8.%9"/>
      <w:lvlJc w:val="left"/>
      <w:pPr>
        <w:ind w:left="2160" w:hanging="2160"/>
      </w:pPr>
      <w:rPr>
        <w:rFonts w:hint="default"/>
      </w:rPr>
    </w:lvl>
  </w:abstractNum>
  <w:abstractNum w:abstractNumId="2" w15:restartNumberingAfterBreak="0">
    <w:nsid w:val="1084438B"/>
    <w:multiLevelType w:val="hybridMultilevel"/>
    <w:tmpl w:val="244A7552"/>
    <w:lvl w:ilvl="0" w:tplc="DEC4C892">
      <w:start w:val="1"/>
      <w:numFmt w:val="bullet"/>
      <w:lvlText w:val=""/>
      <w:lvlJc w:val="left"/>
      <w:pPr>
        <w:ind w:left="360" w:hanging="360"/>
      </w:pPr>
      <w:rPr>
        <w:rFonts w:ascii="Wingdings" w:eastAsiaTheme="minorEastAsia" w:hAnsi="Wingdings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3" w15:restartNumberingAfterBreak="0">
    <w:nsid w:val="150B6EEC"/>
    <w:multiLevelType w:val="hybridMultilevel"/>
    <w:tmpl w:val="F47CCF1E"/>
    <w:lvl w:ilvl="0" w:tplc="C13EE146">
      <w:start w:val="3"/>
      <w:numFmt w:val="bullet"/>
      <w:lvlText w:val=""/>
      <w:lvlJc w:val="left"/>
      <w:pPr>
        <w:ind w:left="360" w:hanging="360"/>
      </w:pPr>
      <w:rPr>
        <w:rFonts w:ascii="Wingdings" w:eastAsiaTheme="minorEastAsia" w:hAnsi="Wingdings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4" w15:restartNumberingAfterBreak="0">
    <w:nsid w:val="210E4C9F"/>
    <w:multiLevelType w:val="hybridMultilevel"/>
    <w:tmpl w:val="FE049B0E"/>
    <w:lvl w:ilvl="0" w:tplc="80F6D10A">
      <w:start w:val="3"/>
      <w:numFmt w:val="bullet"/>
      <w:lvlText w:val=""/>
      <w:lvlJc w:val="left"/>
      <w:pPr>
        <w:ind w:left="360" w:hanging="360"/>
      </w:pPr>
      <w:rPr>
        <w:rFonts w:ascii="Wingdings" w:eastAsiaTheme="minorEastAsia" w:hAnsi="Wingdings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5" w15:restartNumberingAfterBreak="0">
    <w:nsid w:val="214D2C10"/>
    <w:multiLevelType w:val="hybridMultilevel"/>
    <w:tmpl w:val="F8E0710E"/>
    <w:lvl w:ilvl="0" w:tplc="68BEAA68">
      <w:numFmt w:val="bullet"/>
      <w:lvlText w:val=""/>
      <w:lvlJc w:val="left"/>
      <w:pPr>
        <w:ind w:left="360" w:hanging="360"/>
      </w:pPr>
      <w:rPr>
        <w:rFonts w:ascii="Wingdings" w:eastAsiaTheme="minorEastAsia" w:hAnsi="Wingdings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6" w15:restartNumberingAfterBreak="0">
    <w:nsid w:val="232B6C3C"/>
    <w:multiLevelType w:val="hybridMultilevel"/>
    <w:tmpl w:val="E3D02CA6"/>
    <w:lvl w:ilvl="0" w:tplc="8E249C34">
      <w:start w:val="3"/>
      <w:numFmt w:val="bullet"/>
      <w:lvlText w:val=""/>
      <w:lvlJc w:val="left"/>
      <w:pPr>
        <w:ind w:left="360" w:hanging="360"/>
      </w:pPr>
      <w:rPr>
        <w:rFonts w:ascii="Wingdings" w:eastAsiaTheme="minorEastAsia" w:hAnsi="Wingdings" w:cstheme="minorBidi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7" w15:restartNumberingAfterBreak="0">
    <w:nsid w:val="27983E1C"/>
    <w:multiLevelType w:val="multilevel"/>
    <w:tmpl w:val="00D8AE40"/>
    <w:lvl w:ilvl="0"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-%2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-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-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-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-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-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-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-%2.%3.%4.%5.%6.%7.%8.%9"/>
      <w:lvlJc w:val="left"/>
      <w:pPr>
        <w:ind w:left="2160" w:hanging="2160"/>
      </w:pPr>
      <w:rPr>
        <w:rFonts w:hint="default"/>
      </w:rPr>
    </w:lvl>
  </w:abstractNum>
  <w:abstractNum w:abstractNumId="8" w15:restartNumberingAfterBreak="0">
    <w:nsid w:val="3A481717"/>
    <w:multiLevelType w:val="multilevel"/>
    <w:tmpl w:val="1BF04704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5"/>
      <w:numFmt w:val="decimal"/>
      <w:lvlText w:val="%1-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-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-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-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-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-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-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-%2.%3.%4.%5.%6.%7.%8.%9"/>
      <w:lvlJc w:val="left"/>
      <w:pPr>
        <w:ind w:left="1800" w:hanging="1800"/>
      </w:pPr>
      <w:rPr>
        <w:rFonts w:hint="default"/>
      </w:rPr>
    </w:lvl>
  </w:abstractNum>
  <w:abstractNum w:abstractNumId="9" w15:restartNumberingAfterBreak="0">
    <w:nsid w:val="4BD16473"/>
    <w:multiLevelType w:val="hybridMultilevel"/>
    <w:tmpl w:val="2FD8C928"/>
    <w:lvl w:ilvl="0" w:tplc="724C32B2">
      <w:numFmt w:val="bullet"/>
      <w:lvlText w:val=""/>
      <w:lvlJc w:val="left"/>
      <w:pPr>
        <w:ind w:left="360" w:hanging="360"/>
      </w:pPr>
      <w:rPr>
        <w:rFonts w:ascii="Wingdings" w:eastAsiaTheme="minorEastAsia" w:hAnsi="Wingdings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0" w15:restartNumberingAfterBreak="0">
    <w:nsid w:val="5ABE01AA"/>
    <w:multiLevelType w:val="hybridMultilevel"/>
    <w:tmpl w:val="7AD47CDA"/>
    <w:lvl w:ilvl="0" w:tplc="CC8CABCE">
      <w:numFmt w:val="bullet"/>
      <w:lvlText w:val=""/>
      <w:lvlJc w:val="left"/>
      <w:pPr>
        <w:ind w:left="720" w:hanging="360"/>
      </w:pPr>
      <w:rPr>
        <w:rFonts w:ascii="Wingdings" w:eastAsiaTheme="minorEastAsia" w:hAnsi="Wingdings" w:cstheme="minorBidi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2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4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6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8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0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2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140" w:hanging="420"/>
      </w:pPr>
      <w:rPr>
        <w:rFonts w:ascii="Wingdings" w:hAnsi="Wingdings" w:hint="default"/>
      </w:rPr>
    </w:lvl>
  </w:abstractNum>
  <w:abstractNum w:abstractNumId="11" w15:restartNumberingAfterBreak="0">
    <w:nsid w:val="5EF95452"/>
    <w:multiLevelType w:val="hybridMultilevel"/>
    <w:tmpl w:val="4824F996"/>
    <w:lvl w:ilvl="0" w:tplc="183E566E">
      <w:start w:val="3"/>
      <w:numFmt w:val="bullet"/>
      <w:lvlText w:val=""/>
      <w:lvlJc w:val="left"/>
      <w:pPr>
        <w:ind w:left="360" w:hanging="360"/>
      </w:pPr>
      <w:rPr>
        <w:rFonts w:ascii="Wingdings" w:eastAsiaTheme="minorEastAsia" w:hAnsi="Wingdings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2" w15:restartNumberingAfterBreak="0">
    <w:nsid w:val="67CD01DD"/>
    <w:multiLevelType w:val="hybridMultilevel"/>
    <w:tmpl w:val="1DF248C4"/>
    <w:lvl w:ilvl="0" w:tplc="EB163FC0">
      <w:start w:val="1"/>
      <w:numFmt w:val="bullet"/>
      <w:lvlText w:val="-"/>
      <w:lvlJc w:val="left"/>
      <w:pPr>
        <w:ind w:left="720" w:hanging="360"/>
      </w:pPr>
      <w:rPr>
        <w:rFonts w:ascii="Verdana" w:eastAsiaTheme="minorEastAsia" w:hAnsi="Verdana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71FF1D89"/>
    <w:multiLevelType w:val="hybridMultilevel"/>
    <w:tmpl w:val="0E089100"/>
    <w:lvl w:ilvl="0" w:tplc="2076C570">
      <w:numFmt w:val="bullet"/>
      <w:lvlText w:val=""/>
      <w:lvlJc w:val="left"/>
      <w:pPr>
        <w:ind w:left="360" w:hanging="360"/>
      </w:pPr>
      <w:rPr>
        <w:rFonts w:ascii="Wingdings" w:eastAsiaTheme="minorEastAsia" w:hAnsi="Wingdings" w:cstheme="minorBidi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4" w15:restartNumberingAfterBreak="0">
    <w:nsid w:val="726152CB"/>
    <w:multiLevelType w:val="multilevel"/>
    <w:tmpl w:val="F0D81EC4"/>
    <w:lvl w:ilvl="0"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-%2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-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-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-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-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-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-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-%2.%3.%4.%5.%6.%7.%8.%9"/>
      <w:lvlJc w:val="left"/>
      <w:pPr>
        <w:ind w:left="2160" w:hanging="2160"/>
      </w:pPr>
      <w:rPr>
        <w:rFonts w:hint="default"/>
      </w:rPr>
    </w:lvl>
  </w:abstractNum>
  <w:abstractNum w:abstractNumId="15" w15:restartNumberingAfterBreak="0">
    <w:nsid w:val="73597D52"/>
    <w:multiLevelType w:val="hybridMultilevel"/>
    <w:tmpl w:val="E6D4DD72"/>
    <w:lvl w:ilvl="0" w:tplc="01269036">
      <w:numFmt w:val="bullet"/>
      <w:lvlText w:val="-"/>
      <w:lvlJc w:val="left"/>
      <w:pPr>
        <w:ind w:left="720" w:hanging="360"/>
      </w:pPr>
      <w:rPr>
        <w:rFonts w:ascii="Calibri" w:eastAsiaTheme="minorEastAsia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7526157D"/>
    <w:multiLevelType w:val="hybridMultilevel"/>
    <w:tmpl w:val="32FEC654"/>
    <w:lvl w:ilvl="0" w:tplc="AFEECF16">
      <w:start w:val="3"/>
      <w:numFmt w:val="bullet"/>
      <w:lvlText w:val=""/>
      <w:lvlJc w:val="left"/>
      <w:pPr>
        <w:ind w:left="360" w:hanging="360"/>
      </w:pPr>
      <w:rPr>
        <w:rFonts w:ascii="Wingdings" w:eastAsiaTheme="minorEastAsia" w:hAnsi="Wingdings" w:cstheme="minorBidi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7" w15:restartNumberingAfterBreak="0">
    <w:nsid w:val="78CF6CCA"/>
    <w:multiLevelType w:val="hybridMultilevel"/>
    <w:tmpl w:val="2F9009A8"/>
    <w:lvl w:ilvl="0" w:tplc="B388EEF8">
      <w:start w:val="3"/>
      <w:numFmt w:val="bullet"/>
      <w:lvlText w:val=""/>
      <w:lvlJc w:val="left"/>
      <w:pPr>
        <w:ind w:left="360" w:hanging="360"/>
      </w:pPr>
      <w:rPr>
        <w:rFonts w:ascii="Wingdings" w:eastAsiaTheme="minorEastAsia" w:hAnsi="Wingdings" w:cstheme="minorBidi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8" w15:restartNumberingAfterBreak="0">
    <w:nsid w:val="7FE726F8"/>
    <w:multiLevelType w:val="hybridMultilevel"/>
    <w:tmpl w:val="F9746DC2"/>
    <w:lvl w:ilvl="0" w:tplc="D820CE40">
      <w:start w:val="1"/>
      <w:numFmt w:val="bullet"/>
      <w:lvlText w:val=""/>
      <w:lvlJc w:val="left"/>
      <w:pPr>
        <w:ind w:left="360" w:hanging="360"/>
      </w:pPr>
      <w:rPr>
        <w:rFonts w:ascii="Wingdings" w:eastAsiaTheme="minorEastAsia" w:hAnsi="Wingdings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num w:numId="1" w16cid:durableId="1715929972">
    <w:abstractNumId w:val="12"/>
  </w:num>
  <w:num w:numId="2" w16cid:durableId="889078170">
    <w:abstractNumId w:val="8"/>
  </w:num>
  <w:num w:numId="3" w16cid:durableId="1199244974">
    <w:abstractNumId w:val="15"/>
  </w:num>
  <w:num w:numId="4" w16cid:durableId="362902685">
    <w:abstractNumId w:val="7"/>
  </w:num>
  <w:num w:numId="5" w16cid:durableId="1973100503">
    <w:abstractNumId w:val="1"/>
  </w:num>
  <w:num w:numId="6" w16cid:durableId="982346779">
    <w:abstractNumId w:val="14"/>
  </w:num>
  <w:num w:numId="7" w16cid:durableId="265505523">
    <w:abstractNumId w:val="11"/>
  </w:num>
  <w:num w:numId="8" w16cid:durableId="274795677">
    <w:abstractNumId w:val="3"/>
  </w:num>
  <w:num w:numId="9" w16cid:durableId="552690438">
    <w:abstractNumId w:val="6"/>
  </w:num>
  <w:num w:numId="10" w16cid:durableId="971793784">
    <w:abstractNumId w:val="16"/>
  </w:num>
  <w:num w:numId="11" w16cid:durableId="2115322896">
    <w:abstractNumId w:val="17"/>
  </w:num>
  <w:num w:numId="12" w16cid:durableId="1855680704">
    <w:abstractNumId w:val="4"/>
  </w:num>
  <w:num w:numId="13" w16cid:durableId="936866988">
    <w:abstractNumId w:val="18"/>
  </w:num>
  <w:num w:numId="14" w16cid:durableId="1240290053">
    <w:abstractNumId w:val="2"/>
  </w:num>
  <w:num w:numId="15" w16cid:durableId="934627311">
    <w:abstractNumId w:val="9"/>
  </w:num>
  <w:num w:numId="16" w16cid:durableId="1904372585">
    <w:abstractNumId w:val="13"/>
  </w:num>
  <w:num w:numId="17" w16cid:durableId="1586693262">
    <w:abstractNumId w:val="10"/>
  </w:num>
  <w:num w:numId="18" w16cid:durableId="1965455137">
    <w:abstractNumId w:val="0"/>
  </w:num>
  <w:num w:numId="19" w16cid:durableId="111022228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bordersDoNotSurroundHeader/>
  <w:bordersDoNotSurroundFooter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noPunctuationKerning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77B3E"/>
    <w:rsid w:val="000420B5"/>
    <w:rsid w:val="00052D2F"/>
    <w:rsid w:val="00060244"/>
    <w:rsid w:val="000C5E19"/>
    <w:rsid w:val="000D63E0"/>
    <w:rsid w:val="000E69B8"/>
    <w:rsid w:val="000E6EBA"/>
    <w:rsid w:val="00150999"/>
    <w:rsid w:val="00154EF8"/>
    <w:rsid w:val="00160E34"/>
    <w:rsid w:val="00171B84"/>
    <w:rsid w:val="00175855"/>
    <w:rsid w:val="001B2B46"/>
    <w:rsid w:val="001B312D"/>
    <w:rsid w:val="001B369E"/>
    <w:rsid w:val="0020402E"/>
    <w:rsid w:val="00247601"/>
    <w:rsid w:val="00277E7F"/>
    <w:rsid w:val="00297F44"/>
    <w:rsid w:val="002A3E48"/>
    <w:rsid w:val="002C2736"/>
    <w:rsid w:val="002E3E69"/>
    <w:rsid w:val="002F188F"/>
    <w:rsid w:val="00346306"/>
    <w:rsid w:val="003515F3"/>
    <w:rsid w:val="00376D8E"/>
    <w:rsid w:val="003A2D99"/>
    <w:rsid w:val="003A61DD"/>
    <w:rsid w:val="003F2EC2"/>
    <w:rsid w:val="00411FD7"/>
    <w:rsid w:val="00414E20"/>
    <w:rsid w:val="00493B90"/>
    <w:rsid w:val="00500212"/>
    <w:rsid w:val="005213FE"/>
    <w:rsid w:val="00554B58"/>
    <w:rsid w:val="00562C08"/>
    <w:rsid w:val="00573418"/>
    <w:rsid w:val="00575528"/>
    <w:rsid w:val="00576E43"/>
    <w:rsid w:val="00591BA1"/>
    <w:rsid w:val="005F6999"/>
    <w:rsid w:val="0062434A"/>
    <w:rsid w:val="00657C13"/>
    <w:rsid w:val="006648FB"/>
    <w:rsid w:val="00670885"/>
    <w:rsid w:val="0067546A"/>
    <w:rsid w:val="006A1702"/>
    <w:rsid w:val="006E5A6E"/>
    <w:rsid w:val="006E60CC"/>
    <w:rsid w:val="006F1933"/>
    <w:rsid w:val="0073264B"/>
    <w:rsid w:val="00733B0E"/>
    <w:rsid w:val="00740C28"/>
    <w:rsid w:val="007A4532"/>
    <w:rsid w:val="007E65D3"/>
    <w:rsid w:val="007F6DCB"/>
    <w:rsid w:val="008069BA"/>
    <w:rsid w:val="00807C74"/>
    <w:rsid w:val="008326C2"/>
    <w:rsid w:val="00841684"/>
    <w:rsid w:val="00855DF0"/>
    <w:rsid w:val="00887F02"/>
    <w:rsid w:val="008E332F"/>
    <w:rsid w:val="008F1C45"/>
    <w:rsid w:val="00914EB4"/>
    <w:rsid w:val="00926E5C"/>
    <w:rsid w:val="0097566C"/>
    <w:rsid w:val="00980A8E"/>
    <w:rsid w:val="009B5A3A"/>
    <w:rsid w:val="009C116E"/>
    <w:rsid w:val="009D23FD"/>
    <w:rsid w:val="009E0209"/>
    <w:rsid w:val="009F2496"/>
    <w:rsid w:val="00A217BC"/>
    <w:rsid w:val="00A25479"/>
    <w:rsid w:val="00A5549B"/>
    <w:rsid w:val="00A57369"/>
    <w:rsid w:val="00A77B3E"/>
    <w:rsid w:val="00AA1789"/>
    <w:rsid w:val="00AD69B4"/>
    <w:rsid w:val="00AF738F"/>
    <w:rsid w:val="00B24934"/>
    <w:rsid w:val="00B30608"/>
    <w:rsid w:val="00B377B4"/>
    <w:rsid w:val="00B41D6B"/>
    <w:rsid w:val="00B546AA"/>
    <w:rsid w:val="00B81395"/>
    <w:rsid w:val="00BC5C2E"/>
    <w:rsid w:val="00BD59C1"/>
    <w:rsid w:val="00C21EB9"/>
    <w:rsid w:val="00C27D52"/>
    <w:rsid w:val="00C31A53"/>
    <w:rsid w:val="00C7518C"/>
    <w:rsid w:val="00CA2A55"/>
    <w:rsid w:val="00CA3220"/>
    <w:rsid w:val="00CB0F73"/>
    <w:rsid w:val="00CB5DBF"/>
    <w:rsid w:val="00CC02AB"/>
    <w:rsid w:val="00CF0E30"/>
    <w:rsid w:val="00D11F8D"/>
    <w:rsid w:val="00D1678D"/>
    <w:rsid w:val="00D64F7D"/>
    <w:rsid w:val="00D737C4"/>
    <w:rsid w:val="00DA2BFE"/>
    <w:rsid w:val="00DA6A1C"/>
    <w:rsid w:val="00DF0E6C"/>
    <w:rsid w:val="00DF159D"/>
    <w:rsid w:val="00DF5142"/>
    <w:rsid w:val="00E03E42"/>
    <w:rsid w:val="00E80014"/>
    <w:rsid w:val="00EC10B3"/>
    <w:rsid w:val="00F16931"/>
    <w:rsid w:val="00F31652"/>
    <w:rsid w:val="00F32B7C"/>
    <w:rsid w:val="00F37C7C"/>
    <w:rsid w:val="00F40985"/>
    <w:rsid w:val="00F70F07"/>
    <w:rsid w:val="00F87BF3"/>
    <w:rsid w:val="00FB17CC"/>
    <w:rsid w:val="00FC5062"/>
    <w:rsid w:val="00FD443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1FF33B0A"/>
  <w15:docId w15:val="{F5B87815-B5F4-42FA-9EB6-369178CE5F6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macro" w:semiHidden="1" w:unhideWhenUsed="1"/>
    <w:lsdException w:name="toa heading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Grid" w:uiPriority="39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a">
    <w:name w:val="Normal"/>
    <w:qFormat/>
    <w:rPr>
      <w:sz w:val="24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nhideWhenUsed/>
    <w:rsid w:val="000420B5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rsid w:val="000420B5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0420B5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0420B5"/>
    <w:rPr>
      <w:sz w:val="18"/>
      <w:szCs w:val="18"/>
    </w:rPr>
  </w:style>
  <w:style w:type="character" w:styleId="a7">
    <w:name w:val="annotation reference"/>
    <w:basedOn w:val="a0"/>
    <w:semiHidden/>
    <w:unhideWhenUsed/>
    <w:rsid w:val="00855DF0"/>
    <w:rPr>
      <w:sz w:val="21"/>
      <w:szCs w:val="21"/>
    </w:rPr>
  </w:style>
  <w:style w:type="paragraph" w:styleId="a8">
    <w:name w:val="annotation text"/>
    <w:basedOn w:val="a"/>
    <w:link w:val="a9"/>
    <w:unhideWhenUsed/>
    <w:rsid w:val="00855DF0"/>
  </w:style>
  <w:style w:type="character" w:customStyle="1" w:styleId="a9">
    <w:name w:val="批注文字 字符"/>
    <w:basedOn w:val="a0"/>
    <w:link w:val="a8"/>
    <w:rsid w:val="00855DF0"/>
    <w:rPr>
      <w:sz w:val="24"/>
      <w:szCs w:val="24"/>
    </w:rPr>
  </w:style>
  <w:style w:type="paragraph" w:styleId="aa">
    <w:name w:val="annotation subject"/>
    <w:basedOn w:val="a8"/>
    <w:next w:val="a8"/>
    <w:link w:val="ab"/>
    <w:semiHidden/>
    <w:unhideWhenUsed/>
    <w:rsid w:val="00855DF0"/>
    <w:rPr>
      <w:b/>
      <w:bCs/>
    </w:rPr>
  </w:style>
  <w:style w:type="character" w:customStyle="1" w:styleId="ab">
    <w:name w:val="批注主题 字符"/>
    <w:basedOn w:val="a9"/>
    <w:link w:val="aa"/>
    <w:semiHidden/>
    <w:rsid w:val="00855DF0"/>
    <w:rPr>
      <w:b/>
      <w:bCs/>
      <w:sz w:val="24"/>
      <w:szCs w:val="24"/>
    </w:rPr>
  </w:style>
  <w:style w:type="paragraph" w:styleId="ac">
    <w:name w:val="Revision"/>
    <w:hidden/>
    <w:uiPriority w:val="99"/>
    <w:semiHidden/>
    <w:rsid w:val="00807C74"/>
    <w:rPr>
      <w:sz w:val="24"/>
      <w:szCs w:val="24"/>
    </w:rPr>
  </w:style>
  <w:style w:type="paragraph" w:styleId="ad">
    <w:name w:val="List Paragraph"/>
    <w:basedOn w:val="a"/>
    <w:uiPriority w:val="34"/>
    <w:qFormat/>
    <w:rsid w:val="0097566C"/>
    <w:pPr>
      <w:spacing w:after="160" w:line="259" w:lineRule="auto"/>
      <w:ind w:left="720"/>
      <w:contextualSpacing/>
    </w:pPr>
    <w:rPr>
      <w:rFonts w:asciiTheme="minorHAnsi" w:hAnsiTheme="minorHAnsi" w:cstheme="minorBidi"/>
      <w:sz w:val="22"/>
      <w:szCs w:val="28"/>
      <w:lang w:eastAsia="zh-CN" w:bidi="th-TH"/>
    </w:rPr>
  </w:style>
  <w:style w:type="table" w:styleId="ae">
    <w:name w:val="Table Grid"/>
    <w:basedOn w:val="a1"/>
    <w:uiPriority w:val="39"/>
    <w:rsid w:val="0097566C"/>
    <w:rPr>
      <w:rFonts w:asciiTheme="minorHAnsi" w:hAnsiTheme="minorHAnsi" w:cstheme="minorBidi"/>
      <w:sz w:val="22"/>
      <w:szCs w:val="28"/>
      <w:lang w:eastAsia="zh-CN" w:bidi="th-TH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pple-converted-space">
    <w:name w:val="apple-converted-space"/>
    <w:basedOn w:val="a0"/>
    <w:rsid w:val="00B30608"/>
  </w:style>
  <w:style w:type="character" w:styleId="af">
    <w:name w:val="Hyperlink"/>
    <w:basedOn w:val="a0"/>
    <w:unhideWhenUsed/>
    <w:rsid w:val="000C5E19"/>
    <w:rPr>
      <w:color w:val="0000FF" w:themeColor="hyperlink"/>
      <w:u w:val="single"/>
    </w:rPr>
  </w:style>
  <w:style w:type="character" w:styleId="af0">
    <w:name w:val="Unresolved Mention"/>
    <w:basedOn w:val="a0"/>
    <w:uiPriority w:val="99"/>
    <w:semiHidden/>
    <w:unhideWhenUsed/>
    <w:rsid w:val="000C5E19"/>
    <w:rPr>
      <w:color w:val="605E5C"/>
      <w:shd w:val="clear" w:color="auto" w:fill="E1DFDD"/>
    </w:rPr>
  </w:style>
  <w:style w:type="paragraph" w:styleId="af1">
    <w:name w:val="Balloon Text"/>
    <w:basedOn w:val="a"/>
    <w:link w:val="af2"/>
    <w:rsid w:val="000C5E19"/>
    <w:rPr>
      <w:sz w:val="18"/>
      <w:szCs w:val="18"/>
    </w:rPr>
  </w:style>
  <w:style w:type="character" w:customStyle="1" w:styleId="af2">
    <w:name w:val="批注框文本 字符"/>
    <w:basedOn w:val="a0"/>
    <w:link w:val="af1"/>
    <w:rsid w:val="000C5E19"/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148981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872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4.jpeg"/><Relationship Id="rId18" Type="http://schemas.openxmlformats.org/officeDocument/2006/relationships/image" Target="media/image9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3.png"/><Relationship Id="rId17" Type="http://schemas.openxmlformats.org/officeDocument/2006/relationships/image" Target="media/image8.png"/><Relationship Id="rId2" Type="http://schemas.openxmlformats.org/officeDocument/2006/relationships/numbering" Target="numbering.xml"/><Relationship Id="rId16" Type="http://schemas.openxmlformats.org/officeDocument/2006/relationships/image" Target="media/image7.png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jpeg"/><Relationship Id="rId5" Type="http://schemas.openxmlformats.org/officeDocument/2006/relationships/webSettings" Target="webSettings.xml"/><Relationship Id="rId15" Type="http://schemas.openxmlformats.org/officeDocument/2006/relationships/image" Target="media/image6.jpeg"/><Relationship Id="rId10" Type="http://schemas.openxmlformats.org/officeDocument/2006/relationships/image" Target="media/image1.png"/><Relationship Id="rId19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yperlink" Target="https://www.wjgnet.com/1948-5190/full/v15/i3/84.htm" TargetMode="External"/><Relationship Id="rId14" Type="http://schemas.openxmlformats.org/officeDocument/2006/relationships/image" Target="media/image5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A3449CC-4555-42C7-996C-798D9889AAD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76</TotalTime>
  <Pages>47</Pages>
  <Words>11041</Words>
  <Characters>62938</Characters>
  <Application>Microsoft Office Word</Application>
  <DocSecurity>0</DocSecurity>
  <Lines>524</Lines>
  <Paragraphs>147</Paragraphs>
  <ScaleCrop>false</ScaleCrop>
  <HeadingPairs>
    <vt:vector size="4" baseType="variant">
      <vt:variant>
        <vt:lpstr>ชื่อเรื่อง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7383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c</dc:creator>
  <cp:lastModifiedBy>CC15613419072@163.com</cp:lastModifiedBy>
  <cp:revision>46</cp:revision>
  <dcterms:created xsi:type="dcterms:W3CDTF">2023-02-02T16:21:00Z</dcterms:created>
  <dcterms:modified xsi:type="dcterms:W3CDTF">2023-03-21T07:10:00Z</dcterms:modified>
</cp:coreProperties>
</file>